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1187EBB6"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Habitat loss through direct conversion into road or the alteration of abiotic conditions of the landscape adjacent to a roadway can negatively impact use by wildlif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commentRangeStart w:id="0"/>
      <w:r w:rsidR="00824FBF" w:rsidRPr="006D76BC">
        <w:rPr>
          <w:rFonts w:ascii="Times New Roman" w:hAnsi="Times New Roman" w:cs="Times New Roman"/>
        </w:rPr>
        <w:t>(Jaeger et al. 2005; Coffin 2007; Taylor and Goldingay 2010)</w:t>
      </w:r>
      <w:r w:rsidR="00824FBF">
        <w:rPr>
          <w:rFonts w:ascii="Times New Roman" w:hAnsi="Times New Roman" w:cs="Times New Roman"/>
        </w:rPr>
        <w:t>.</w:t>
      </w:r>
      <w:commentRangeEnd w:id="0"/>
      <w:r w:rsidR="00824FBF">
        <w:rPr>
          <w:rStyle w:val="CommentReference"/>
        </w:rPr>
        <w:commentReference w:id="0"/>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 xml:space="preserve">n </w:t>
      </w:r>
      <w:r w:rsidR="001078BF" w:rsidRPr="003D02F0">
        <w:rPr>
          <w:rFonts w:ascii="Times New Roman" w:hAnsi="Times New Roman" w:cs="Times New Roman"/>
        </w:rPr>
        <w:t>(</w:t>
      </w:r>
      <w:proofErr w:type="spellStart"/>
      <w:r w:rsidR="001078BF" w:rsidRPr="003D02F0">
        <w:rPr>
          <w:rFonts w:ascii="Times New Roman" w:hAnsi="Times New Roman" w:cs="Times New Roman"/>
        </w:rPr>
        <w:t>Lande</w:t>
      </w:r>
      <w:proofErr w:type="spellEnd"/>
      <w:r w:rsidR="001078BF" w:rsidRPr="003D02F0">
        <w:rPr>
          <w:rFonts w:ascii="Times New Roman" w:hAnsi="Times New Roman" w:cs="Times New Roman"/>
        </w:rPr>
        <w:t xml:space="preserve"> 1988; Frankham 1996; Epps et al. 2005; </w:t>
      </w:r>
      <w:proofErr w:type="spellStart"/>
      <w:r w:rsidR="001078BF" w:rsidRPr="003D02F0">
        <w:rPr>
          <w:rFonts w:ascii="Times New Roman" w:hAnsi="Times New Roman" w:cs="Times New Roman"/>
        </w:rPr>
        <w:t>Holderegger</w:t>
      </w:r>
      <w:proofErr w:type="spellEnd"/>
      <w:r w:rsidR="001078BF" w:rsidRPr="003D02F0">
        <w:rPr>
          <w:rFonts w:ascii="Times New Roman" w:hAnsi="Times New Roman" w:cs="Times New Roman"/>
        </w:rPr>
        <w:t xml:space="preserve"> and Di Giulio 2010). </w:t>
      </w:r>
    </w:p>
    <w:p w14:paraId="71474213" w14:textId="2F0BDCC6"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w:t>
      </w:r>
      <w:proofErr w:type="spellStart"/>
      <w:r w:rsidRPr="00C53D96">
        <w:rPr>
          <w:rFonts w:ascii="Times New Roman" w:hAnsi="Times New Roman" w:cs="Times New Roman"/>
        </w:rPr>
        <w:t>undercrossings</w:t>
      </w:r>
      <w:proofErr w:type="spellEnd"/>
      <w:r w:rsidRPr="00C53D96">
        <w:rPr>
          <w:rFonts w:ascii="Times New Roman" w:hAnsi="Times New Roman" w:cs="Times New Roman"/>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planning. </w:t>
      </w:r>
      <w:r w:rsidRPr="00C53D96">
        <w:rPr>
          <w:rFonts w:ascii="Times New Roman" w:hAnsi="Times New Roman" w:cs="Times New Roman"/>
        </w:rPr>
        <w:t xml:space="preserve">Physical characteristics of roads (e.g. width, gradient, traffic volume) can affect their permeability to different species (Gerlach and </w:t>
      </w:r>
      <w:proofErr w:type="spellStart"/>
      <w:r w:rsidRPr="00C53D96">
        <w:rPr>
          <w:rFonts w:ascii="Times New Roman" w:hAnsi="Times New Roman" w:cs="Times New Roman"/>
        </w:rPr>
        <w:t>Musolf</w:t>
      </w:r>
      <w:proofErr w:type="spellEnd"/>
      <w:r w:rsidRPr="00C53D96">
        <w:rPr>
          <w:rFonts w:ascii="Times New Roman" w:hAnsi="Times New Roman" w:cs="Times New Roman"/>
        </w:rPr>
        <w:t xml:space="preserve"> 2000; Marsh et al. 2005; Charry and Jones 2009).</w:t>
      </w:r>
      <w:r>
        <w:rPr>
          <w:rFonts w:ascii="Times New Roman" w:hAnsi="Times New Roman" w:cs="Times New Roman"/>
        </w:rPr>
        <w:t xml:space="preserve"> </w:t>
      </w:r>
      <w:r w:rsidR="00614044" w:rsidRPr="00614044">
        <w:rPr>
          <w:rFonts w:ascii="Times New Roman" w:hAnsi="Times New Roman" w:cs="Times New Roman"/>
        </w:rPr>
        <w:t xml:space="preserve">Traffic volume </w:t>
      </w:r>
      <w:proofErr w:type="gramStart"/>
      <w:r w:rsidR="00614044" w:rsidRPr="00614044">
        <w:rPr>
          <w:rFonts w:ascii="Times New Roman" w:hAnsi="Times New Roman" w:cs="Times New Roman"/>
        </w:rPr>
        <w:t>in particular has</w:t>
      </w:r>
      <w:proofErr w:type="gramEnd"/>
      <w:r w:rsidR="00614044" w:rsidRPr="00614044">
        <w:rPr>
          <w:rFonts w:ascii="Times New Roman" w:hAnsi="Times New Roman" w:cs="Times New Roman"/>
        </w:rPr>
        <w:t xml:space="preserve"> been shown to be an important determinant of wildlife response to roads (Jaeger et al. 2005). In highways through the Canadian Rocky Mountains, including the Trans-Canada Highway, sections of low to moderate traffic were more permeable to carnivore passage than sections of high traffic (Alexander et al. 2005). Detection probabilities of </w:t>
      </w:r>
      <w:commentRangeStart w:id="1"/>
      <w:r w:rsidR="00614044" w:rsidRPr="00614044">
        <w:rPr>
          <w:rFonts w:ascii="Times New Roman" w:hAnsi="Times New Roman" w:cs="Times New Roman"/>
        </w:rPr>
        <w:t>two bird species</w:t>
      </w:r>
      <w:commentRangeEnd w:id="1"/>
      <w:r w:rsidR="00614044">
        <w:rPr>
          <w:rStyle w:val="CommentReference"/>
        </w:rPr>
        <w:commentReference w:id="1"/>
      </w:r>
      <w:r w:rsidR="00614044" w:rsidRPr="00614044">
        <w:rPr>
          <w:rFonts w:ascii="Times New Roman" w:hAnsi="Times New Roman" w:cs="Times New Roman"/>
        </w:rPr>
        <w:t>, the grey shrike-thrush (</w:t>
      </w:r>
      <w:proofErr w:type="spellStart"/>
      <w:r w:rsidR="00614044" w:rsidRPr="00DA7540">
        <w:rPr>
          <w:rFonts w:ascii="Times New Roman" w:hAnsi="Times New Roman" w:cs="Times New Roman"/>
          <w:i/>
          <w:iCs/>
        </w:rPr>
        <w:t>Colluricincla</w:t>
      </w:r>
      <w:proofErr w:type="spellEnd"/>
      <w:r w:rsidR="00614044" w:rsidRPr="00DA7540">
        <w:rPr>
          <w:rFonts w:ascii="Times New Roman" w:hAnsi="Times New Roman" w:cs="Times New Roman"/>
          <w:i/>
          <w:iCs/>
        </w:rPr>
        <w:t xml:space="preserve"> harmonica</w:t>
      </w:r>
      <w:r w:rsidR="00614044" w:rsidRPr="00614044">
        <w:rPr>
          <w:rFonts w:ascii="Times New Roman" w:hAnsi="Times New Roman" w:cs="Times New Roman"/>
        </w:rPr>
        <w:t>) and grey fantail (</w:t>
      </w:r>
      <w:proofErr w:type="spellStart"/>
      <w:r w:rsidR="00614044" w:rsidRPr="00DA7540">
        <w:rPr>
          <w:rFonts w:ascii="Times New Roman" w:hAnsi="Times New Roman" w:cs="Times New Roman"/>
          <w:i/>
          <w:iCs/>
        </w:rPr>
        <w:t>Rhipidura</w:t>
      </w:r>
      <w:proofErr w:type="spellEnd"/>
      <w:r w:rsidR="00614044" w:rsidRPr="00DA7540">
        <w:rPr>
          <w:rFonts w:ascii="Times New Roman" w:hAnsi="Times New Roman" w:cs="Times New Roman"/>
          <w:i/>
          <w:iCs/>
        </w:rPr>
        <w:t xml:space="preserve"> </w:t>
      </w:r>
      <w:proofErr w:type="spellStart"/>
      <w:r w:rsidR="00614044" w:rsidRPr="00DA7540">
        <w:rPr>
          <w:rFonts w:ascii="Times New Roman" w:hAnsi="Times New Roman" w:cs="Times New Roman"/>
          <w:i/>
          <w:iCs/>
        </w:rPr>
        <w:t>fuliginosa</w:t>
      </w:r>
      <w:proofErr w:type="spellEnd"/>
      <w:r w:rsidR="00614044" w:rsidRPr="00614044">
        <w:rPr>
          <w:rFonts w:ascii="Times New Roman" w:hAnsi="Times New Roman" w:cs="Times New Roman"/>
        </w:rPr>
        <w:t xml:space="preserve">) showed a negative correlation with traffic volume (Parris and Schneider 2008). </w:t>
      </w:r>
      <w:r w:rsidR="00614044" w:rsidRPr="00614044">
        <w:rPr>
          <w:rFonts w:ascii="Times New Roman" w:hAnsi="Times New Roman" w:cs="Times New Roman"/>
        </w:rPr>
        <w:lastRenderedPageBreak/>
        <w:t>Annual average daily traffic volumes (AADT) as low as 10,000 can create nearly complete barriers to wildlife movements (Charry and Jones 2009).</w:t>
      </w:r>
    </w:p>
    <w:p w14:paraId="41AB6181" w14:textId="63EF692F"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Some taxa, such as reptiles, amphibians, and mid- to large sized mammals, are particularly impacted by roads (</w:t>
      </w:r>
      <w:proofErr w:type="spellStart"/>
      <w:r w:rsidRPr="00C53D96">
        <w:rPr>
          <w:rFonts w:ascii="Times New Roman" w:hAnsi="Times New Roman" w:cs="Times New Roman"/>
        </w:rPr>
        <w:t>Fahrig</w:t>
      </w:r>
      <w:proofErr w:type="spellEnd"/>
      <w:r w:rsidRPr="00C53D96">
        <w:rPr>
          <w:rFonts w:ascii="Times New Roman" w:hAnsi="Times New Roman" w:cs="Times New Roman"/>
        </w:rPr>
        <w:t xml:space="preserve"> and </w:t>
      </w:r>
      <w:proofErr w:type="spellStart"/>
      <w:r w:rsidRPr="00C53D96">
        <w:rPr>
          <w:rFonts w:ascii="Times New Roman" w:hAnsi="Times New Roman" w:cs="Times New Roman"/>
        </w:rPr>
        <w:t>Rytwinski</w:t>
      </w:r>
      <w:proofErr w:type="spellEnd"/>
      <w:r w:rsidRPr="00C53D96">
        <w:rPr>
          <w:rFonts w:ascii="Times New Roman" w:hAnsi="Times New Roman" w:cs="Times New Roman"/>
        </w:rPr>
        <w:t xml:space="preserve"> 2009; Benítez-López et al. 2010).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 xml:space="preserve">Trans-Canada Highway acts as a barrier for grizzly bear (Ursus arctos) but not for black bear (Ursus americanus)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often (</w:t>
      </w:r>
      <w:proofErr w:type="spellStart"/>
      <w:r w:rsidR="001E0FA4" w:rsidRPr="001E0FA4">
        <w:rPr>
          <w:rFonts w:ascii="Times New Roman" w:hAnsi="Times New Roman" w:cs="Times New Roman"/>
        </w:rPr>
        <w:t>Sawaya</w:t>
      </w:r>
      <w:proofErr w:type="spellEnd"/>
      <w:r w:rsidR="001E0FA4" w:rsidRPr="001E0FA4">
        <w:rPr>
          <w:rFonts w:ascii="Times New Roman" w:hAnsi="Times New Roman" w:cs="Times New Roman"/>
        </w:rPr>
        <w:t xml:space="preserve"> et al. 2014).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 (Andrews and Gibbons 2005).</w:t>
      </w:r>
    </w:p>
    <w:p w14:paraId="51ADFBF8" w14:textId="72A31A2B"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Pr="004607FF">
        <w:rPr>
          <w:rFonts w:ascii="Times New Roman" w:hAnsi="Times New Roman" w:cs="Times New Roman"/>
        </w:rPr>
        <w:t>(Riley et al. 2006, 2014, Delaney et al. 2010)</w:t>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r w:rsidR="002B4E2B">
        <w:rPr>
          <w:rFonts w:ascii="Times New Roman" w:hAnsi="Times New Roman" w:cs="Times New Roman"/>
        </w:rPr>
        <w:t>F</w:t>
      </w:r>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A6740F">
        <w:rPr>
          <w:rFonts w:ascii="Times New Roman" w:hAnsi="Times New Roman" w:cs="Times New Roman"/>
        </w:rPr>
        <w:t xml:space="preserve">such a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276ED9F3"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 xml:space="preserve">Habitat generalists, like coyotes (Canis latrans) and deer (Odocoileus </w:t>
      </w:r>
      <w:proofErr w:type="spellStart"/>
      <w:r w:rsidRPr="00B31776">
        <w:rPr>
          <w:rFonts w:ascii="Times New Roman" w:hAnsi="Times New Roman" w:cs="Times New Roman"/>
        </w:rPr>
        <w:t>spp</w:t>
      </w:r>
      <w:proofErr w:type="spellEnd"/>
      <w:r w:rsidRPr="00B31776">
        <w:rPr>
          <w:rFonts w:ascii="Times New Roman" w:hAnsi="Times New Roman" w:cs="Times New Roman"/>
        </w:rPr>
        <w:t xml:space="preserve">) may be less affected by roads than habitat specialists, such as gray foxes (Urocyon </w:t>
      </w:r>
      <w:proofErr w:type="spellStart"/>
      <w:r w:rsidRPr="00B31776">
        <w:rPr>
          <w:rFonts w:ascii="Times New Roman" w:hAnsi="Times New Roman" w:cs="Times New Roman"/>
        </w:rPr>
        <w:t>cinereoargenteus</w:t>
      </w:r>
      <w:proofErr w:type="spellEnd"/>
      <w:r w:rsidRPr="00B31776">
        <w:rPr>
          <w:rFonts w:ascii="Times New Roman" w:hAnsi="Times New Roman" w:cs="Times New Roman"/>
        </w:rPr>
        <w:t>), which in California tend to be tied to large patches of mid-elevation scrub-lands (Neale and Sacks 2001; Riley et al. 2003; Sacks et al. 2005; Sacks et al. 2008; Farias et al. 2012).</w:t>
      </w:r>
      <w:r w:rsidR="00DD3EEE">
        <w:rPr>
          <w:rFonts w:ascii="Times New Roman" w:hAnsi="Times New Roman" w:cs="Times New Roman"/>
        </w:rPr>
        <w:t xml:space="preserve"> We examined the genetic diversity present in populations of coyote and gray fox alongside major highways in the East </w:t>
      </w:r>
      <w:r w:rsidR="00DD3EEE">
        <w:rPr>
          <w:rFonts w:ascii="Times New Roman" w:hAnsi="Times New Roman" w:cs="Times New Roman"/>
        </w:rPr>
        <w:lastRenderedPageBreak/>
        <w:t xml:space="preserve">Bay and Sacramento regions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With dramatic increases in human populations projected in the next few decades for these</w:t>
      </w:r>
      <w:r w:rsidR="00A6740F">
        <w:rPr>
          <w:rFonts w:ascii="Times New Roman" w:hAnsi="Times New Roman" w:cs="Times New Roman"/>
        </w:rPr>
        <w:t xml:space="preserve"> study</w:t>
      </w:r>
      <w:r w:rsidR="00A6740F">
        <w:rPr>
          <w:rFonts w:ascii="Times New Roman" w:hAnsi="Times New Roman" w:cs="Times New Roman"/>
        </w:rPr>
        <w:t xml:space="preserve"> regions, determining whether highways are currently disrupting genetic connectivity will become increasingly important</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17333AC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66B1FA4F"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foxes 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 xml:space="preserve">comprised of a mixture of urban, suburban, </w:t>
      </w:r>
      <w:r w:rsidR="00A96F0C" w:rsidRPr="00A30917">
        <w:rPr>
          <w:rFonts w:ascii="Times New Roman" w:hAnsi="Times New Roman" w:cs="Times New Roman"/>
        </w:rPr>
        <w:lastRenderedPageBreak/>
        <w:t>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2363C62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w:t>
      </w:r>
      <w:commentRangeStart w:id="2"/>
      <w:r w:rsidRPr="00A30917">
        <w:rPr>
          <w:rFonts w:ascii="Times New Roman" w:hAnsi="Times New Roman" w:cs="Times New Roman"/>
        </w:rPr>
        <w:t xml:space="preserve">Atkinson and </w:t>
      </w:r>
      <w:proofErr w:type="spellStart"/>
      <w:r w:rsidRPr="00A30917">
        <w:rPr>
          <w:rFonts w:ascii="Times New Roman" w:hAnsi="Times New Roman" w:cs="Times New Roman"/>
        </w:rPr>
        <w:t>Shackelton</w:t>
      </w:r>
      <w:proofErr w:type="spellEnd"/>
      <w:r w:rsidRPr="00A30917">
        <w:rPr>
          <w:rFonts w:ascii="Times New Roman" w:hAnsi="Times New Roman" w:cs="Times New Roman"/>
        </w:rPr>
        <w:t xml:space="preserve"> 1991</w:t>
      </w:r>
      <w:r w:rsidR="003528A8">
        <w:rPr>
          <w:rFonts w:ascii="Times New Roman" w:hAnsi="Times New Roman" w:cs="Times New Roman"/>
        </w:rPr>
        <w:t xml:space="preserve">; </w:t>
      </w:r>
      <w:proofErr w:type="spellStart"/>
      <w:r w:rsidR="003528A8">
        <w:rPr>
          <w:rFonts w:ascii="Times New Roman" w:hAnsi="Times New Roman" w:cs="Times New Roman"/>
        </w:rPr>
        <w:t>Harrsion</w:t>
      </w:r>
      <w:proofErr w:type="spellEnd"/>
      <w:r w:rsidR="003528A8">
        <w:rPr>
          <w:rFonts w:ascii="Times New Roman" w:hAnsi="Times New Roman" w:cs="Times New Roman"/>
        </w:rPr>
        <w:t xml:space="preserve"> 1993;</w:t>
      </w:r>
      <w:r w:rsidR="003528A8" w:rsidRPr="00A30917">
        <w:rPr>
          <w:rFonts w:ascii="Times New Roman" w:hAnsi="Times New Roman" w:cs="Times New Roman"/>
        </w:rPr>
        <w:t xml:space="preserve"> </w:t>
      </w:r>
      <w:r w:rsidRPr="00A30917">
        <w:rPr>
          <w:rFonts w:ascii="Times New Roman" w:hAnsi="Times New Roman" w:cs="Times New Roman"/>
        </w:rPr>
        <w:t xml:space="preserve">Grinder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1, </w:t>
      </w:r>
      <w:r w:rsidR="003528A8">
        <w:rPr>
          <w:rFonts w:ascii="Times New Roman" w:hAnsi="Times New Roman" w:cs="Times New Roman"/>
        </w:rPr>
        <w:t xml:space="preserve">Crooks 2002; </w:t>
      </w:r>
      <w:proofErr w:type="spellStart"/>
      <w:r w:rsidR="003528A8" w:rsidRPr="003528A8">
        <w:rPr>
          <w:rFonts w:ascii="Times New Roman" w:hAnsi="Times New Roman" w:cs="Times New Roman"/>
        </w:rPr>
        <w:t>Randa</w:t>
      </w:r>
      <w:proofErr w:type="spellEnd"/>
      <w:r w:rsidR="003528A8" w:rsidRPr="003528A8">
        <w:rPr>
          <w:rFonts w:ascii="Times New Roman" w:hAnsi="Times New Roman" w:cs="Times New Roman"/>
        </w:rPr>
        <w:t xml:space="preserve"> and </w:t>
      </w:r>
      <w:proofErr w:type="spellStart"/>
      <w:r w:rsidR="003528A8" w:rsidRPr="003528A8">
        <w:rPr>
          <w:rFonts w:ascii="Times New Roman" w:hAnsi="Times New Roman" w:cs="Times New Roman"/>
        </w:rPr>
        <w:t>Yunger</w:t>
      </w:r>
      <w:proofErr w:type="spellEnd"/>
      <w:r w:rsidR="003528A8" w:rsidRPr="003528A8">
        <w:rPr>
          <w:rFonts w:ascii="Times New Roman" w:hAnsi="Times New Roman" w:cs="Times New Roman"/>
        </w:rPr>
        <w:t xml:space="preserve"> 2006</w:t>
      </w:r>
      <w:r w:rsidR="003528A8">
        <w:rPr>
          <w:rFonts w:ascii="Times New Roman" w:hAnsi="Times New Roman" w:cs="Times New Roman"/>
        </w:rPr>
        <w:t xml:space="preserve">; </w:t>
      </w:r>
      <w:r w:rsidRPr="00A30917">
        <w:rPr>
          <w:rFonts w:ascii="Times New Roman" w:hAnsi="Times New Roman" w:cs="Times New Roman"/>
        </w:rPr>
        <w:t xml:space="preserve">Grubbs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9</w:t>
      </w:r>
      <w:commentRangeEnd w:id="2"/>
      <w:r w:rsidR="003528A8">
        <w:rPr>
          <w:rStyle w:val="CommentReference"/>
        </w:rPr>
        <w:commentReference w:id="2"/>
      </w:r>
      <w:r w:rsidRPr="00A30917">
        <w:rPr>
          <w:rFonts w:ascii="Times New Roman" w:hAnsi="Times New Roman" w:cs="Times New Roman"/>
        </w:rPr>
        <w:t>).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lastRenderedPageBreak/>
        <w:t xml:space="preserve">Species Identification and Genotyping </w:t>
      </w:r>
    </w:p>
    <w:p w14:paraId="6E63DE52" w14:textId="2AA03BCF"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Quinn &amp; Sacks 2014). Those samples identified as originating from gray fox were genotyped using 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w:t>
      </w:r>
      <w:proofErr w:type="spellStart"/>
      <w:r w:rsidRPr="00835A95">
        <w:rPr>
          <w:rFonts w:ascii="Times New Roman" w:hAnsi="Times New Roman" w:cs="Times New Roman"/>
        </w:rPr>
        <w:t>Paetkau</w:t>
      </w:r>
      <w:proofErr w:type="spellEnd"/>
      <w:r w:rsidRPr="00835A95">
        <w:rPr>
          <w:rFonts w:ascii="Times New Roman" w:hAnsi="Times New Roman" w:cs="Times New Roman"/>
        </w:rPr>
        <w:t xml:space="preserve"> 2005).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proofErr w:type="spellStart"/>
      <w:r w:rsidRPr="00835A95">
        <w:rPr>
          <w:rFonts w:ascii="Times New Roman" w:hAnsi="Times New Roman" w:cs="Times New Roman"/>
        </w:rPr>
        <w:t>Galpern</w:t>
      </w:r>
      <w:proofErr w:type="spellEnd"/>
      <w:r w:rsidRPr="00835A95">
        <w:rPr>
          <w:rFonts w:ascii="Times New Roman" w:hAnsi="Times New Roman" w:cs="Times New Roman"/>
        </w:rPr>
        <w:t xml:space="preserve">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1E5903D9"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06;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sampling locations for samples collected for these and </w:t>
      </w:r>
      <w:r w:rsidR="00DD7067" w:rsidRPr="00DD7067">
        <w:rPr>
          <w:rFonts w:ascii="Times New Roman" w:eastAsia="Calibri" w:hAnsi="Times New Roman" w:cs="Times New Roman"/>
        </w:rPr>
        <w:lastRenderedPageBreak/>
        <w:t xml:space="preserve">later analyses. </w:t>
      </w:r>
      <w:r w:rsidR="00DD7067" w:rsidRPr="00DD7067">
        <w:rPr>
          <w:rFonts w:ascii="Times New Roman" w:hAnsi="Times New Roman" w:cs="Times New Roman"/>
        </w:rPr>
        <w:t>We then examined genetic diversity within and among coyote 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4B4B74">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62AC191D"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proofErr w:type="spellStart"/>
      <w:r w:rsidRPr="005178A3">
        <w:rPr>
          <w:rFonts w:ascii="Times New Roman" w:hAnsi="Times New Roman" w:cs="Times New Roman"/>
        </w:rPr>
        <w:t>Hubisz</w:t>
      </w:r>
      <w:proofErr w:type="spellEnd"/>
      <w:r w:rsidRPr="005178A3">
        <w:rPr>
          <w:rFonts w:ascii="Times New Roman" w:hAnsi="Times New Roman" w:cs="Times New Roman"/>
        </w:rPr>
        <w:t xml:space="preserve"> et al. (2009) LOCPRIOR model that improves STRUCTURE’s ability to detect weak population structure by using geographic sampling location as a prior. We used the population admixture model with correlated allele frequencies. Each run consisted of 100,000 Markov chain Monte Carlo iterations following a burn-in period of 10,000 iterations. We tested the likelihood of K=1 through K=4 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CLUMPP (Jakobsson and Rosenberg 2007) was used to compile individual assignments across replicates and we used custom R code implemented in the ggplot2 package to create bar plots to visualize results.</w:t>
      </w:r>
    </w:p>
    <w:p w14:paraId="46A698D0" w14:textId="30E16B6E"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 permutations. We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2;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8)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w:t>
      </w:r>
      <w:r w:rsidRPr="005178A3">
        <w:rPr>
          <w:rFonts w:ascii="Times New Roman" w:hAnsi="Times New Roman" w:cs="Times New Roman"/>
        </w:rPr>
        <w:lastRenderedPageBreak/>
        <w:t>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commentRangeStart w:id="3"/>
      <w:proofErr w:type="spellStart"/>
      <w:r w:rsidRPr="005178A3">
        <w:rPr>
          <w:rFonts w:ascii="Times New Roman" w:hAnsi="Times New Roman" w:cs="Times New Roman"/>
        </w:rPr>
        <w:t>Ecodist</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Goslee</w:t>
      </w:r>
      <w:proofErr w:type="spellEnd"/>
      <w:r w:rsidRPr="005178A3">
        <w:rPr>
          <w:rFonts w:ascii="Times New Roman" w:hAnsi="Times New Roman" w:cs="Times New Roman"/>
        </w:rPr>
        <w:t xml:space="preserve"> et al. 2015).</w:t>
      </w:r>
      <w:commentRangeEnd w:id="3"/>
      <w:r w:rsidR="00BF0E04">
        <w:rPr>
          <w:rStyle w:val="CommentReference"/>
        </w:rPr>
        <w:commentReference w:id="3"/>
      </w:r>
      <w:r>
        <w:rPr>
          <w:rFonts w:ascii="Times New Roman" w:hAnsi="Times New Roman" w:cs="Times New Roman"/>
        </w:rPr>
        <w:t xml:space="preserve"> </w:t>
      </w:r>
    </w:p>
    <w:p w14:paraId="4E85074C" w14:textId="52E32943" w:rsidR="005178A3" w:rsidRDefault="005178A3" w:rsidP="00915515">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B2FF0" w:rsidRPr="000B2FF0">
        <w:rPr>
          <w:rFonts w:ascii="Times New Roman" w:hAnsi="Times New Roman" w:cs="Times New Roman"/>
        </w:rPr>
        <w:t>(McRae</w:t>
      </w:r>
      <w:r w:rsidR="00034402">
        <w:rPr>
          <w:rFonts w:ascii="Times New Roman" w:hAnsi="Times New Roman" w:cs="Times New Roman"/>
        </w:rPr>
        <w:t xml:space="preserve"> </w:t>
      </w:r>
      <w:r w:rsidR="000B2FF0" w:rsidRPr="000B2FF0">
        <w:rPr>
          <w:rFonts w:ascii="Times New Roman" w:hAnsi="Times New Roman" w:cs="Times New Roman"/>
        </w:rPr>
        <w:t xml:space="preserve">2006). </w:t>
      </w:r>
      <w:r w:rsidR="00915515">
        <w:rPr>
          <w:rFonts w:ascii="Times New Roman" w:hAnsi="Times New Roman" w:cs="Times New Roman"/>
        </w:rPr>
        <w:t xml:space="preserve">For highways alone as a barrier, all highway cells were coded as 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4"/>
      <w:r w:rsidR="00915515" w:rsidRPr="00A95417">
        <w:rPr>
          <w:rFonts w:ascii="Times New Roman" w:hAnsi="Times New Roman" w:cs="Times New Roman"/>
          <w:highlight w:val="yellow"/>
        </w:rPr>
        <w:t xml:space="preserve">Caltrans </w:t>
      </w:r>
      <w:proofErr w:type="spellStart"/>
      <w:r w:rsidR="00915515" w:rsidRPr="00A95417">
        <w:rPr>
          <w:rFonts w:ascii="Times New Roman" w:hAnsi="Times New Roman" w:cs="Times New Roman"/>
          <w:highlight w:val="yellow"/>
        </w:rPr>
        <w:t>gis</w:t>
      </w:r>
      <w:proofErr w:type="spellEnd"/>
      <w:r w:rsidR="00915515">
        <w:rPr>
          <w:rFonts w:ascii="Times New Roman" w:hAnsi="Times New Roman" w:cs="Times New Roman"/>
        </w:rPr>
        <w:t xml:space="preserve"> source</w:t>
      </w:r>
      <w:commentRangeEnd w:id="4"/>
      <w:r w:rsidR="009205B2">
        <w:rPr>
          <w:rStyle w:val="CommentReference"/>
        </w:rPr>
        <w:commentReference w:id="4"/>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w:t>
      </w:r>
      <w:proofErr w:type="gramStart"/>
      <w:r w:rsidR="00F63FD5">
        <w:rPr>
          <w:rFonts w:ascii="Times New Roman" w:hAnsi="Times New Roman" w:cs="Times New Roman"/>
        </w:rPr>
        <w:t>in order to</w:t>
      </w:r>
      <w:proofErr w:type="gramEnd"/>
      <w:r w:rsidR="00F63FD5">
        <w:rPr>
          <w:rFonts w:ascii="Times New Roman" w:hAnsi="Times New Roman" w:cs="Times New Roman"/>
        </w:rPr>
        <w:t xml:space="preserve">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 xml:space="preserve">maximum-likelihood population effects (MLPE) </w:t>
      </w:r>
      <w:commentRangeStart w:id="5"/>
      <w:r w:rsidR="000B2FF0" w:rsidRPr="000B2FF0">
        <w:rPr>
          <w:rFonts w:ascii="Times New Roman" w:hAnsi="Times New Roman" w:cs="Times New Roman"/>
        </w:rPr>
        <w:t>parameterization</w:t>
      </w:r>
      <w:commentRangeEnd w:id="5"/>
      <w:r w:rsidR="00A10425">
        <w:rPr>
          <w:rStyle w:val="CommentReference"/>
        </w:rPr>
        <w:commentReference w:id="5"/>
      </w:r>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GA</w:t>
      </w:r>
      <w:proofErr w:type="spellEnd"/>
      <w:r w:rsidR="000B2FF0" w:rsidRPr="000B2FF0">
        <w:rPr>
          <w:rFonts w:ascii="Times New Roman" w:hAnsi="Times New Roman" w:cs="Times New Roman"/>
        </w:rPr>
        <w:t xml:space="preserve"> to account for the nonindependence of values within pairwise distance matrices (Clarke et al.2002; Van </w:t>
      </w:r>
      <w:proofErr w:type="spellStart"/>
      <w:r w:rsidR="000B2FF0" w:rsidRPr="000B2FF0">
        <w:rPr>
          <w:rFonts w:ascii="Times New Roman" w:hAnsi="Times New Roman" w:cs="Times New Roman"/>
        </w:rPr>
        <w:t>Strien</w:t>
      </w:r>
      <w:proofErr w:type="spellEnd"/>
      <w:r w:rsidR="000B2FF0" w:rsidRPr="000B2FF0">
        <w:rPr>
          <w:rFonts w:ascii="Times New Roman" w:hAnsi="Times New Roman" w:cs="Times New Roman"/>
        </w:rPr>
        <w:t xml:space="preserve"> et al. 2012</w:t>
      </w:r>
      <w:r w:rsidR="00AF3EF9">
        <w:rPr>
          <w:rFonts w:ascii="Times New Roman" w:hAnsi="Times New Roman" w:cs="Times New Roman"/>
        </w:rPr>
        <w:t>; Peterman 2017</w:t>
      </w:r>
      <w:r w:rsidR="00130C43">
        <w:rPr>
          <w:rFonts w:ascii="Times New Roman" w:hAnsi="Times New Roman" w:cs="Times New Roman"/>
        </w:rPr>
        <w:t>; Peterman 2018</w:t>
      </w:r>
      <w:r w:rsidR="000B2FF0" w:rsidRPr="000B2FF0">
        <w:rPr>
          <w:rFonts w:ascii="Times New Roman" w:hAnsi="Times New Roman" w:cs="Times New Roman"/>
        </w:rPr>
        <w:t>)</w:t>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1AEC2C75"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w:t>
      </w:r>
      <w:r w:rsidR="00491375">
        <w:rPr>
          <w:rFonts w:ascii="Times New Roman" w:hAnsi="Times New Roman" w:cs="Times New Roman"/>
        </w:rPr>
        <w:lastRenderedPageBreak/>
        <w:t xml:space="preserve">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w:t>
      </w:r>
      <w:proofErr w:type="gramStart"/>
      <w:r w:rsidR="00885629">
        <w:rPr>
          <w:rFonts w:ascii="Times New Roman" w:hAnsi="Times New Roman" w:cs="Times New Roman"/>
        </w:rPr>
        <w:t>680</w:t>
      </w:r>
      <w:r w:rsidR="00491375" w:rsidRPr="00491375">
        <w:rPr>
          <w:rFonts w:ascii="Times New Roman" w:hAnsi="Times New Roman" w:cs="Times New Roman"/>
        </w:rPr>
        <w:t>,</w:t>
      </w:r>
      <w:r w:rsidR="00885629">
        <w:rPr>
          <w:rFonts w:ascii="Times New Roman" w:hAnsi="Times New Roman" w:cs="Times New Roman"/>
        </w:rPr>
        <w:t>.</w:t>
      </w:r>
      <w:proofErr w:type="gramEnd"/>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East Bay</w:t>
      </w:r>
      <w:r w:rsidR="00A6740F">
        <w:rPr>
          <w:rFonts w:ascii="Times New Roman" w:hAnsi="Times New Roman" w:cs="Times New Roman"/>
        </w:rPr>
        <w:t xml:space="preserve">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In gray fox, there were 37 samples on the East side of SR 49 and</w:t>
      </w:r>
      <w:r w:rsidR="009205B2">
        <w:rPr>
          <w:rFonts w:ascii="Times New Roman" w:hAnsi="Times New Roman" w:cs="Times New Roman"/>
        </w:rPr>
        <w:t xml:space="preserve"> </w:t>
      </w:r>
      <w:r w:rsidR="00491375" w:rsidRPr="00491375">
        <w:rPr>
          <w:rFonts w:ascii="Times New Roman" w:hAnsi="Times New Roman" w:cs="Times New Roman"/>
        </w:rPr>
        <w:t>20 samples on the West 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5BCA79EB"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7E1FE3EA"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57182603" w:rsidR="00042E8E" w:rsidRDefault="00042E8E" w:rsidP="00A968AF">
      <w:pPr>
        <w:spacing w:line="480" w:lineRule="auto"/>
        <w:rPr>
          <w:rFonts w:ascii="Times New Roman" w:hAnsi="Times New Roman" w:cs="Times New Roman"/>
        </w:rPr>
      </w:pPr>
      <w:r w:rsidRPr="00042E8E">
        <w:rPr>
          <w:rFonts w:ascii="Times New Roman" w:hAnsi="Times New Roman" w:cs="Times New Roman"/>
        </w:rPr>
        <w:lastRenderedPageBreak/>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in the East. Second 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the individuals in the relationship were sampled along the same side of the highway (Figure 2).</w:t>
      </w:r>
    </w:p>
    <w:p w14:paraId="58483D36" w14:textId="654AB028"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For gray fox the mean pairwise relatedness values were 0.11 for both sides of the highway. In the East</w:t>
      </w:r>
      <w:r w:rsidR="00AA6BEB">
        <w:rPr>
          <w:rFonts w:ascii="Times New Roman" w:hAnsi="Times New Roman" w:cs="Times New Roman"/>
        </w:rPr>
        <w:t xml:space="preserve"> SR 49</w:t>
      </w:r>
      <w:r w:rsidR="004178EC" w:rsidRPr="004178EC">
        <w:rPr>
          <w:rFonts w:ascii="Times New Roman" w:hAnsi="Times New Roman" w:cs="Times New Roman"/>
        </w:rPr>
        <w:t>, second order relationships were detected for 25 pairs, while the West</w:t>
      </w:r>
      <w:r w:rsidR="00AA6BEB">
        <w:rPr>
          <w:rFonts w:ascii="Times New Roman" w:hAnsi="Times New Roman" w:cs="Times New Roman"/>
        </w:rPr>
        <w:t xml:space="preserve"> 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44456B0F"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w:t>
      </w:r>
      <w:r w:rsidR="00CF330F">
        <w:rPr>
          <w:rFonts w:ascii="Times New Roman" w:hAnsi="Times New Roman" w:cs="Times New Roman"/>
        </w:rPr>
        <w:t>East Bay</w:t>
      </w:r>
      <w:r w:rsidRPr="001D2B56">
        <w:rPr>
          <w:rFonts w:ascii="Times New Roman" w:hAnsi="Times New Roman" w:cs="Times New Roman"/>
        </w:rPr>
        <w:t xml:space="preserve">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Figure 2).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 xml:space="preserve">individuals from the W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 xml:space="preserve">Relatedness within the W680 sampling locations was high </w:t>
      </w:r>
      <w:r w:rsidR="00807E35">
        <w:rPr>
          <w:rFonts w:ascii="Times New Roman" w:hAnsi="Times New Roman" w:cs="Times New Roman"/>
        </w:rPr>
        <w:t xml:space="preserve">with </w:t>
      </w:r>
      <w:proofErr w:type="gramStart"/>
      <w:r w:rsidR="00807E35">
        <w:rPr>
          <w:rFonts w:ascii="Times New Roman" w:hAnsi="Times New Roman" w:cs="Times New Roman"/>
        </w:rPr>
        <w:t>an</w:t>
      </w:r>
      <w:proofErr w:type="gramEnd"/>
      <w:r w:rsidR="00807E35">
        <w:rPr>
          <w:rFonts w:ascii="Times New Roman" w:hAnsi="Times New Roman" w:cs="Times New Roman"/>
        </w:rPr>
        <w:t xml:space="preserve"> mean relatedness score of 0.10 for individuals sampled. Examining relatedness by cluster showed that the cluster comprised of individuals from all three sampling locations had a mean relatedness score of 0.05. The other cluster with individuals only from W680 had a mean relatedness score of 0.12. </w:t>
      </w:r>
      <w:proofErr w:type="gramStart"/>
      <w:r w:rsidR="00807E35">
        <w:rPr>
          <w:rFonts w:ascii="Times New Roman" w:hAnsi="Times New Roman" w:cs="Times New Roman"/>
        </w:rPr>
        <w:t>This higher values</w:t>
      </w:r>
      <w:proofErr w:type="gramEnd"/>
      <w:r w:rsidR="00807E35">
        <w:rPr>
          <w:rFonts w:ascii="Times New Roman" w:hAnsi="Times New Roman" w:cs="Times New Roman"/>
        </w:rPr>
        <w:t xml:space="preserve"> was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lastRenderedPageBreak/>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Figures 3, 5)</w:t>
      </w:r>
      <w:r w:rsidR="00BD0AC0">
        <w:rPr>
          <w:rFonts w:ascii="Times New Roman" w:hAnsi="Times New Roman" w:cs="Times New Roman"/>
        </w:rPr>
        <w:t>.</w:t>
      </w:r>
    </w:p>
    <w:p w14:paraId="2FBD6A39" w14:textId="2EE5EDD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Figure 4, 6). Individuals within K1 were found throughout the study area, including on opposite sides of SR 49 (Figure 6).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0B3A9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no significant differentiation across highways </w:t>
      </w:r>
      <w:r w:rsidRPr="001D2B56">
        <w:rPr>
          <w:rFonts w:ascii="Times New Roman" w:hAnsi="Times New Roman" w:cs="Times New Roman"/>
        </w:rPr>
        <w:t>(Table 2).</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for side of highway was low</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12C1FEFE"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0.</w:t>
      </w:r>
      <w:r w:rsidR="004D12BE">
        <w:rPr>
          <w:rFonts w:ascii="Times New Roman" w:hAnsi="Times New Roman" w:cs="Times New Roman"/>
        </w:rPr>
        <w:t>03</w:t>
      </w:r>
      <w:r w:rsidR="004D12BE" w:rsidRPr="00001A5E">
        <w:rPr>
          <w:rFonts w:ascii="Times New Roman" w:hAnsi="Times New Roman" w:cs="Times New Roman"/>
        </w:rPr>
        <w:t>, p=0.</w:t>
      </w:r>
      <w:r w:rsidR="004D12BE">
        <w:rPr>
          <w:rFonts w:ascii="Times New Roman" w:hAnsi="Times New Roman" w:cs="Times New Roman"/>
        </w:rPr>
        <w:t xml:space="preserve">24; </w:t>
      </w:r>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both populations of coyotes (table XXX).</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25467EAA"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proofErr w:type="gramStart"/>
      <w:r w:rsidRPr="00313DE8">
        <w:rPr>
          <w:rFonts w:ascii="Times New Roman" w:hAnsi="Times New Roman" w:cs="Times New Roman"/>
        </w:rPr>
        <w:t>wide ranging</w:t>
      </w:r>
      <w:proofErr w:type="gramEnd"/>
      <w:r w:rsidRPr="00313DE8">
        <w:rPr>
          <w:rFonts w:ascii="Times New Roman" w:hAnsi="Times New Roman" w:cs="Times New Roman"/>
        </w:rPr>
        <w:t xml:space="preserve">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lastRenderedPageBreak/>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Riley et al. 2006, Ernest et al. 2014, </w:t>
      </w:r>
      <w:proofErr w:type="spellStart"/>
      <w:r w:rsidR="00574236" w:rsidRPr="00313DE8">
        <w:rPr>
          <w:rFonts w:ascii="Times New Roman" w:hAnsi="Times New Roman" w:cs="Times New Roman"/>
        </w:rPr>
        <w:t>Sawaya</w:t>
      </w:r>
      <w:proofErr w:type="spellEnd"/>
      <w:r w:rsidR="00574236" w:rsidRPr="00313DE8">
        <w:rPr>
          <w:rFonts w:ascii="Times New Roman" w:hAnsi="Times New Roman" w:cs="Times New Roman"/>
        </w:rPr>
        <w:t xml:space="preserve"> et al. 2014).</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w:t>
      </w:r>
      <w:proofErr w:type="gramStart"/>
      <w:r w:rsidR="00A97E7A" w:rsidRPr="00313DE8">
        <w:rPr>
          <w:rFonts w:ascii="Times New Roman" w:hAnsi="Times New Roman" w:cs="Times New Roman"/>
        </w:rPr>
        <w:t>environment</w:t>
      </w:r>
      <w:r w:rsidR="00A97E7A">
        <w:rPr>
          <w:rFonts w:ascii="Times New Roman" w:hAnsi="Times New Roman" w:cs="Times New Roman"/>
        </w:rPr>
        <w:t>,</w:t>
      </w:r>
      <w:r w:rsidR="00574236">
        <w:rPr>
          <w:rFonts w:ascii="Times New Roman" w:hAnsi="Times New Roman" w:cs="Times New Roman"/>
        </w:rPr>
        <w:t>.</w:t>
      </w:r>
      <w:proofErr w:type="gramEnd"/>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model species</w:t>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33BC0E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Sacks et al. 2008; </w:t>
      </w:r>
      <w:proofErr w:type="spellStart"/>
      <w:r w:rsidRPr="00FB7D19">
        <w:rPr>
          <w:rFonts w:ascii="Times New Roman" w:hAnsi="Times New Roman" w:cs="Times New Roman"/>
        </w:rPr>
        <w:t>Deyoung</w:t>
      </w:r>
      <w:proofErr w:type="spellEnd"/>
      <w:r w:rsidRPr="00FB7D19">
        <w:rPr>
          <w:rFonts w:ascii="Times New Roman" w:hAnsi="Times New Roman" w:cs="Times New Roman"/>
        </w:rPr>
        <w:t xml:space="preserve"> et al. 2009; </w:t>
      </w:r>
      <w:commentRangeStart w:id="6"/>
      <w:r w:rsidRPr="00FB7D19">
        <w:rPr>
          <w:rFonts w:ascii="Times New Roman" w:hAnsi="Times New Roman" w:cs="Times New Roman"/>
        </w:rPr>
        <w:t>Coen et al. 2015</w:t>
      </w:r>
      <w:commentRangeEnd w:id="6"/>
      <w:r w:rsidR="00AD3864">
        <w:rPr>
          <w:rStyle w:val="CommentReference"/>
        </w:rPr>
        <w:commentReference w:id="6"/>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0BF3A571"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s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A71598A"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 xml:space="preserve">study area (F. Shilling, unpublished data). However, it is possible that coyotes using higher elevation crossing structures (northeast of our study area), as discovered using camera traps,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w:t>
      </w:r>
      <w:r>
        <w:rPr>
          <w:rFonts w:ascii="Times New Roman" w:hAnsi="Times New Roman" w:cs="Times New Roman"/>
        </w:rPr>
        <w:lastRenderedPageBreak/>
        <w:t xml:space="preserve">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03624850"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coyote gene flow, we would expect to see three distinct populations,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542B1362"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proofErr w:type="gramStart"/>
      <w:r w:rsidR="006B2C55">
        <w:rPr>
          <w:rFonts w:ascii="Times New Roman" w:hAnsi="Times New Roman" w:cs="Times New Roman"/>
        </w:rPr>
        <w:t>were</w:t>
      </w:r>
      <w:proofErr w:type="gramEnd"/>
      <w:r w:rsidR="006B2C55">
        <w:rPr>
          <w:rFonts w:ascii="Times New Roman" w:hAnsi="Times New Roman" w:cs="Times New Roman"/>
        </w:rPr>
        <w:t xml:space="preserv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8562D7">
        <w:rPr>
          <w:rFonts w:ascii="Times New Roman" w:hAnsi="Times New Roman" w:cs="Times New Roman"/>
        </w:rPr>
        <w:t>Lombardi 2017</w:t>
      </w:r>
      <w:r w:rsidR="00545147">
        <w:rPr>
          <w:rFonts w:ascii="Times New Roman" w:hAnsi="Times New Roman" w:cs="Times New Roman"/>
        </w:rPr>
        <w:t>)</w:t>
      </w:r>
      <w:r w:rsidR="006B2C55">
        <w:rPr>
          <w:rFonts w:ascii="Times New Roman" w:hAnsi="Times New Roman" w:cs="Times New Roman"/>
        </w:rPr>
        <w:t>.</w:t>
      </w:r>
    </w:p>
    <w:p w14:paraId="48150180" w14:textId="654F9A48"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One pair of first order relatives,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54F24840" w:rsidR="00CB6029" w:rsidRDefault="005B2012" w:rsidP="0009600C">
      <w:pPr>
        <w:spacing w:line="480" w:lineRule="auto"/>
        <w:rPr>
          <w:rFonts w:ascii="Times New Roman" w:hAnsi="Times New Roman" w:cs="Times New Roman"/>
        </w:rPr>
      </w:pPr>
      <w:r w:rsidRPr="005B2012">
        <w:rPr>
          <w:rFonts w:ascii="Times New Roman" w:hAnsi="Times New Roman" w:cs="Times New Roman"/>
        </w:rPr>
        <w:lastRenderedPageBreak/>
        <w:t xml:space="preserve">These results contrast with a study conducted in Southern California which found that the Ventura freeway was a significant barrier to gene flow in coyote (Riley et al. 2006). It is possible that the highly urban environment of Los Angeles imposes additional constraints on coyote movements that are not present in the regions of Northern California studied. In the Ventura freeway study, coyotes were able to 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Riley et al. 2006). There is more available habitat for coyotes and gray fox </w:t>
      </w:r>
      <w:r w:rsidR="0009600C">
        <w:rPr>
          <w:rFonts w:ascii="Times New Roman" w:hAnsi="Times New Roman" w:cs="Times New Roman"/>
        </w:rPr>
        <w:t xml:space="preserve">in both study areas. Sacramento hosts a chain of parks connected by a riparian corridor that further connects to several U.S. National Forests north of the urban centers.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w:t>
      </w:r>
      <w:proofErr w:type="gramStart"/>
      <w:r w:rsidR="0009600C">
        <w:rPr>
          <w:rFonts w:ascii="Times New Roman" w:hAnsi="Times New Roman" w:cs="Times New Roman"/>
        </w:rPr>
        <w:t>regions</w:t>
      </w:r>
      <w:proofErr w:type="gramEnd"/>
      <w:r w:rsidR="0009600C">
        <w:rPr>
          <w:rFonts w:ascii="Times New Roman" w:hAnsi="Times New Roman" w:cs="Times New Roman"/>
        </w:rPr>
        <w:t xml:space="preserve">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62DC49C6"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7"/>
      <w:r w:rsidRPr="005B2012">
        <w:rPr>
          <w:rFonts w:ascii="Times New Roman" w:hAnsi="Times New Roman" w:cs="Times New Roman"/>
        </w:rPr>
        <w:t>2016</w:t>
      </w:r>
      <w:commentRangeEnd w:id="7"/>
      <w:r w:rsidR="008562D7">
        <w:rPr>
          <w:rStyle w:val="CommentReference"/>
        </w:rPr>
        <w:commentReference w:id="7"/>
      </w:r>
      <w:r w:rsidRPr="005B2012">
        <w:rPr>
          <w:rFonts w:ascii="Times New Roman" w:hAnsi="Times New Roman" w:cs="Times New Roman"/>
        </w:rPr>
        <w:t xml:space="preserve">). Contrary to our expectations, we found that gray fox </w:t>
      </w:r>
      <w:proofErr w:type="gramStart"/>
      <w:r w:rsidRPr="005B2012">
        <w:rPr>
          <w:rFonts w:ascii="Times New Roman" w:hAnsi="Times New Roman" w:cs="Times New Roman"/>
        </w:rPr>
        <w:t>were</w:t>
      </w:r>
      <w:proofErr w:type="gramEnd"/>
      <w:r w:rsidRPr="005B2012">
        <w:rPr>
          <w:rFonts w:ascii="Times New Roman" w:hAnsi="Times New Roman" w:cs="Times New Roman"/>
        </w:rPr>
        <w:t xml:space="preserve"> distributed throughout the entire study area, even in urban areas such as Auburn. Grays foxes tend to be most abundant in places where potential predators (coyotes, bobcats) are less abundant (</w:t>
      </w:r>
      <w:proofErr w:type="spellStart"/>
      <w:r w:rsidRPr="005B2012">
        <w:rPr>
          <w:rFonts w:ascii="Times New Roman" w:hAnsi="Times New Roman" w:cs="Times New Roman"/>
        </w:rPr>
        <w:t>Fedriani</w:t>
      </w:r>
      <w:proofErr w:type="spellEnd"/>
      <w:r w:rsidRPr="005B2012">
        <w:rPr>
          <w:rFonts w:ascii="Times New Roman" w:hAnsi="Times New Roman" w:cs="Times New Roman"/>
        </w:rPr>
        <w:t xml:space="preserve"> et al. 2000).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commentRangeStart w:id="8"/>
      <w:r w:rsidR="008562D7" w:rsidRPr="008562D7">
        <w:rPr>
          <w:rFonts w:ascii="Times New Roman" w:hAnsi="Times New Roman" w:cs="Times New Roman"/>
        </w:rPr>
        <w:t>(</w:t>
      </w:r>
      <w:proofErr w:type="spellStart"/>
      <w:r w:rsidR="008562D7" w:rsidRPr="008562D7">
        <w:rPr>
          <w:rFonts w:ascii="Times New Roman" w:hAnsi="Times New Roman" w:cs="Times New Roman"/>
        </w:rPr>
        <w:t>Gosselink</w:t>
      </w:r>
      <w:proofErr w:type="spellEnd"/>
      <w:r w:rsidR="008562D7" w:rsidRPr="008562D7">
        <w:rPr>
          <w:rFonts w:ascii="Times New Roman" w:hAnsi="Times New Roman" w:cs="Times New Roman"/>
        </w:rPr>
        <w:t xml:space="preserve"> et al. 2003; Riley 2006; Cove et al. 2012; </w:t>
      </w:r>
      <w:proofErr w:type="spellStart"/>
      <w:r w:rsidR="008562D7" w:rsidRPr="008562D7">
        <w:rPr>
          <w:rFonts w:ascii="Times New Roman" w:hAnsi="Times New Roman" w:cs="Times New Roman"/>
        </w:rPr>
        <w:t>Kapfer</w:t>
      </w:r>
      <w:proofErr w:type="spellEnd"/>
      <w:r w:rsidR="008562D7" w:rsidRPr="008562D7">
        <w:rPr>
          <w:rFonts w:ascii="Times New Roman" w:hAnsi="Times New Roman" w:cs="Times New Roman"/>
        </w:rPr>
        <w:t xml:space="preserve"> and Kirk 2012)</w:t>
      </w:r>
      <w:commentRangeEnd w:id="8"/>
      <w:r w:rsidR="00194467">
        <w:rPr>
          <w:rStyle w:val="CommentReference"/>
        </w:rPr>
        <w:commentReference w:id="8"/>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the proportion of private lands (lower detection probability) and human wildlife conflict (</w:t>
      </w:r>
      <w:proofErr w:type="spellStart"/>
      <w:r w:rsidR="00194467" w:rsidRPr="005B2012">
        <w:rPr>
          <w:rFonts w:ascii="Times New Roman" w:hAnsi="Times New Roman" w:cs="Times New Roman"/>
        </w:rPr>
        <w:t>Poessel</w:t>
      </w:r>
      <w:proofErr w:type="spellEnd"/>
      <w:r w:rsidR="00194467" w:rsidRPr="005B2012">
        <w:rPr>
          <w:rFonts w:ascii="Times New Roman" w:hAnsi="Times New Roman" w:cs="Times New Roman"/>
        </w:rPr>
        <w:t xml:space="preserve"> et al. 2017)</w:t>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565245C4"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Construction of Interstate 5 through California, a 2,222 km stretch of highway running the length of the state, was completed in 25 years</w:t>
      </w:r>
      <w:r w:rsidRPr="005B2012">
        <w:rPr>
          <w:rFonts w:ascii="Times New Roman" w:hAnsi="Times New Roman" w:cs="Times New Roman"/>
        </w:rPr>
        <w:t xml:space="preserve">. Interest in how these changes impact the health and stability of populations is of increasing importance, particularly in the face of increased anthropogenic landscape alteration. Unfortunately, </w:t>
      </w:r>
      <w:r w:rsidRPr="005B2012">
        <w:rPr>
          <w:rFonts w:ascii="Times New Roman" w:hAnsi="Times New Roman" w:cs="Times New Roman"/>
        </w:rPr>
        <w:lastRenderedPageBreak/>
        <w:t xml:space="preserve">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 (Epps and </w:t>
      </w:r>
      <w:proofErr w:type="spellStart"/>
      <w:r w:rsidRPr="005B2012">
        <w:rPr>
          <w:rFonts w:ascii="Times New Roman" w:hAnsi="Times New Roman" w:cs="Times New Roman"/>
        </w:rPr>
        <w:t>Keyghobadi</w:t>
      </w:r>
      <w:proofErr w:type="spellEnd"/>
      <w:r w:rsidRPr="005B2012">
        <w:rPr>
          <w:rFonts w:ascii="Times New Roman" w:hAnsi="Times New Roman" w:cs="Times New Roman"/>
        </w:rPr>
        <w:t xml:space="preserve"> 2015). </w:t>
      </w:r>
    </w:p>
    <w:p w14:paraId="547CD6CF" w14:textId="6DCAA0CE"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Epps and </w:t>
      </w:r>
      <w:proofErr w:type="spellStart"/>
      <w:r w:rsidRPr="005B2012">
        <w:rPr>
          <w:rFonts w:ascii="Times New Roman" w:hAnsi="Times New Roman" w:cs="Times New Roman"/>
        </w:rPr>
        <w:t>Keyghobadi</w:t>
      </w:r>
      <w:proofErr w:type="spellEnd"/>
      <w:r w:rsidRPr="005B2012">
        <w:rPr>
          <w:rFonts w:ascii="Times New Roman" w:hAnsi="Times New Roman" w:cs="Times New Roman"/>
        </w:rPr>
        <w:t xml:space="preserve"> 2015). For small populations, those with short generation time, or those that have low initial genetic variation, time lags will be </w:t>
      </w:r>
      <w:proofErr w:type="gramStart"/>
      <w:r w:rsidRPr="005B2012">
        <w:rPr>
          <w:rFonts w:ascii="Times New Roman" w:hAnsi="Times New Roman" w:cs="Times New Roman"/>
        </w:rPr>
        <w:t>short</w:t>
      </w:r>
      <w:proofErr w:type="gramEnd"/>
      <w:r w:rsidRPr="005B2012">
        <w:rPr>
          <w:rFonts w:ascii="Times New Roman" w:hAnsi="Times New Roman" w:cs="Times New Roman"/>
        </w:rPr>
        <w:t xml:space="preserve"> and signals of disrupted gene flow will manifest quickly.  For species like gray fox and coyotes, which have large populations, high genetic variability, are capable of </w:t>
      </w:r>
      <w:proofErr w:type="gramStart"/>
      <w:r w:rsidRPr="005B2012">
        <w:rPr>
          <w:rFonts w:ascii="Times New Roman" w:hAnsi="Times New Roman" w:cs="Times New Roman"/>
        </w:rPr>
        <w:t>long range</w:t>
      </w:r>
      <w:proofErr w:type="gramEnd"/>
      <w:r w:rsidRPr="005B2012">
        <w:rPr>
          <w:rFonts w:ascii="Times New Roman" w:hAnsi="Times New Roman" w:cs="Times New Roman"/>
        </w:rPr>
        <w:t xml:space="preserve"> dispersal, and have relatively long generation times, detection of a disruption in genetic connectivity may take many generations to manifest.</w:t>
      </w:r>
    </w:p>
    <w:p w14:paraId="53E1E498" w14:textId="33FAD118" w:rsidR="00CB6029" w:rsidRDefault="005B2012" w:rsidP="001F3C25">
      <w:pPr>
        <w:spacing w:line="480" w:lineRule="auto"/>
        <w:rPr>
          <w:ins w:id="9" w:author="amandacoenfry@gmail.com" w:date="2021-01-17T16:27:00Z"/>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 and was widened to its current six to eight lane width in Sacramento in 1973 and again in 2011 to accommodate increased traffic densities generated by growing populations in Sacramento (</w:t>
      </w:r>
      <w:commentRangeStart w:id="10"/>
      <w:proofErr w:type="spellStart"/>
      <w:r w:rsidR="00F92908">
        <w:rPr>
          <w:rFonts w:ascii="Times New Roman" w:hAnsi="Times New Roman" w:cs="Times New Roman"/>
        </w:rPr>
        <w:t>Faigin</w:t>
      </w:r>
      <w:proofErr w:type="spellEnd"/>
      <w:r w:rsidR="00F92908">
        <w:rPr>
          <w:rFonts w:ascii="Times New Roman" w:hAnsi="Times New Roman" w:cs="Times New Roman"/>
        </w:rPr>
        <w:t xml:space="preserve"> 2020)</w:t>
      </w:r>
      <w:commentRangeEnd w:id="10"/>
      <w:r w:rsidR="00F92908">
        <w:rPr>
          <w:rStyle w:val="CommentReference"/>
        </w:rPr>
        <w:commentReference w:id="10"/>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experienced tremendous growth over the previous two decades, between 7-11% for various cities within Placer County’s foothill region (Center for Strategic Economic Research 2014).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w:t>
      </w:r>
      <w:r w:rsidRPr="005B2012">
        <w:rPr>
          <w:rFonts w:ascii="Times New Roman" w:hAnsi="Times New Roman" w:cs="Times New Roman"/>
        </w:rPr>
        <w:lastRenderedPageBreak/>
        <w:t xml:space="preserve">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s, this pattern may not persist with projected increased vehicle use.</w:t>
      </w:r>
    </w:p>
    <w:p w14:paraId="1B9600D0" w14:textId="7F3998CB" w:rsidR="004B4B74" w:rsidRPr="004B4B74" w:rsidRDefault="004B4B74" w:rsidP="004B4B74">
      <w:pPr>
        <w:widowControl w:val="0"/>
        <w:autoSpaceDE w:val="0"/>
        <w:autoSpaceDN w:val="0"/>
        <w:adjustRightInd w:val="0"/>
        <w:spacing w:line="480" w:lineRule="auto"/>
        <w:ind w:left="480" w:hanging="480"/>
        <w:rPr>
          <w:rFonts w:ascii="Times New Roman" w:hAnsi="Times New Roman" w:cs="Times New Roman"/>
          <w:noProof/>
        </w:rPr>
      </w:pPr>
      <w:ins w:id="11" w:author="amandacoenfry@gmail.com" w:date="2021-01-17T16:28:00Z">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ins>
      <w:r>
        <w:rPr>
          <w:rFonts w:ascii="Times New Roman" w:hAnsi="Times New Roman" w:cs="Times New Roman"/>
        </w:rPr>
        <w:fldChar w:fldCharType="separate"/>
      </w:r>
      <w:r w:rsidRPr="004B4B74">
        <w:rPr>
          <w:rFonts w:ascii="Times New Roman" w:hAnsi="Times New Roman" w:cs="Times New Roman"/>
          <w:noProof/>
          <w:szCs w:val="24"/>
        </w:rPr>
        <w:t>Kalinowski, S. T. 2005. HP-RARE 1.0: a computer program for performing rarefaction on measures of allelic richness. Molecular Ecology Notes 5:187–189.</w:t>
      </w:r>
    </w:p>
    <w:p w14:paraId="38345644" w14:textId="2EDA13E2" w:rsidR="004B4B74" w:rsidRDefault="004B4B74" w:rsidP="001F3C25">
      <w:pPr>
        <w:spacing w:line="480" w:lineRule="auto"/>
        <w:rPr>
          <w:ins w:id="12" w:author="amandacoenfry@gmail.com" w:date="2021-01-17T16:27:00Z"/>
          <w:rFonts w:ascii="Times New Roman" w:hAnsi="Times New Roman" w:cs="Times New Roman"/>
        </w:rPr>
      </w:pPr>
      <w:ins w:id="13" w:author="amandacoenfry@gmail.com" w:date="2021-01-17T16:28:00Z">
        <w:r>
          <w:rPr>
            <w:rFonts w:ascii="Times New Roman" w:hAnsi="Times New Roman" w:cs="Times New Roman"/>
          </w:rPr>
          <w:fldChar w:fldCharType="end"/>
        </w:r>
      </w:ins>
    </w:p>
    <w:p w14:paraId="7AD4832A" w14:textId="02252359" w:rsidR="004B4B74" w:rsidRDefault="004B4B74" w:rsidP="004B4B74">
      <w:pPr>
        <w:spacing w:line="480" w:lineRule="auto"/>
        <w:rPr>
          <w:ins w:id="14" w:author="amandacoenfry@gmail.com" w:date="2021-01-17T16:31:00Z"/>
          <w:rFonts w:ascii="Times New Roman" w:hAnsi="Times New Roman" w:cs="Times New Roman"/>
        </w:rPr>
      </w:pPr>
      <w:ins w:id="15" w:author="amandacoenfry@gmail.com" w:date="2021-01-17T16:29:00Z">
        <w:r>
          <w:rPr>
            <w:rFonts w:ascii="Times New Roman" w:hAnsi="Times New Roman" w:cs="Times New Roman"/>
          </w:rPr>
          <w:t xml:space="preserve">Table 1 – </w:t>
        </w:r>
      </w:ins>
      <w:ins w:id="16" w:author="amandacoenfry@gmail.com" w:date="2021-01-17T16:31:00Z">
        <w:r>
          <w:rPr>
            <w:rFonts w:ascii="Times New Roman" w:hAnsi="Times New Roman" w:cs="Times New Roman"/>
          </w:rPr>
          <w:t xml:space="preserve">Genetic </w:t>
        </w:r>
        <w:r w:rsidRPr="004B4B74">
          <w:rPr>
            <w:rFonts w:ascii="Times New Roman" w:hAnsi="Times New Roman" w:cs="Times New Roman"/>
          </w:rPr>
          <w:t>diversity summary statistics for coyotes and gray fox</w:t>
        </w:r>
      </w:ins>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Change w:id="17">
          <w:tblGrid>
            <w:gridCol w:w="965"/>
            <w:gridCol w:w="2270"/>
            <w:gridCol w:w="895"/>
            <w:gridCol w:w="895"/>
            <w:gridCol w:w="895"/>
            <w:gridCol w:w="895"/>
            <w:gridCol w:w="895"/>
            <w:gridCol w:w="895"/>
            <w:gridCol w:w="895"/>
          </w:tblGrid>
        </w:tblGridChange>
      </w:tblGrid>
      <w:tr w:rsidR="0081787B" w:rsidRPr="0081787B" w14:paraId="26E60A1A" w14:textId="77777777" w:rsidTr="0081787B">
        <w:trPr>
          <w:trHeight w:val="464"/>
        </w:trPr>
        <w:tc>
          <w:tcPr>
            <w:tcW w:w="965" w:type="dxa"/>
            <w:tcBorders>
              <w:left w:val="nil"/>
              <w:bottom w:val="single" w:sz="4" w:space="0" w:color="auto"/>
              <w:right w:val="nil"/>
            </w:tcBorders>
          </w:tcPr>
          <w:p w14:paraId="2D5D4C71" w14:textId="09F8E3B1" w:rsidR="0081787B" w:rsidRPr="0081787B" w:rsidRDefault="0081787B" w:rsidP="0081787B">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3CFBB931" w14:textId="3E5157E7" w:rsidR="0081787B" w:rsidRPr="0081787B" w:rsidRDefault="0081787B" w:rsidP="0081787B">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1FFC61FF" w14:textId="6950237C" w:rsidR="0081787B" w:rsidRPr="0081787B" w:rsidRDefault="0081787B" w:rsidP="0081787B">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30483B45" w14:textId="1AC977EF" w:rsidR="0081787B" w:rsidRPr="0081787B" w:rsidRDefault="0081787B" w:rsidP="0081787B">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5E16926B" w14:textId="41D4AB0B" w:rsidR="0081787B" w:rsidRPr="0081787B" w:rsidRDefault="0081787B" w:rsidP="0081787B">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22FBF03C" w14:textId="5E3F2102" w:rsidR="0081787B" w:rsidRPr="0081787B" w:rsidRDefault="0081787B" w:rsidP="0081787B">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63BEDB6" w14:textId="1C83E2F6" w:rsidR="0081787B" w:rsidRPr="0081787B" w:rsidRDefault="0081787B" w:rsidP="0081787B">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341B36A2" w14:textId="3AC9260B" w:rsidR="0081787B" w:rsidRPr="0081787B" w:rsidRDefault="0081787B" w:rsidP="0081787B">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130BC4B0" w14:textId="159626F7" w:rsidR="0081787B" w:rsidRPr="0081787B" w:rsidRDefault="0081787B" w:rsidP="0081787B">
            <w:pPr>
              <w:jc w:val="center"/>
              <w:rPr>
                <w:rFonts w:ascii="Times New Roman" w:hAnsi="Times New Roman" w:cs="Times New Roman"/>
              </w:rPr>
            </w:pPr>
            <w:r w:rsidRPr="0081787B">
              <w:rPr>
                <w:rFonts w:ascii="Times New Roman" w:hAnsi="Times New Roman" w:cs="Times New Roman"/>
              </w:rPr>
              <w:t>%P</w:t>
            </w:r>
          </w:p>
        </w:tc>
      </w:tr>
      <w:tr w:rsidR="0081787B" w:rsidRPr="0081787B" w14:paraId="09E31777" w14:textId="77777777" w:rsidTr="0081787B">
        <w:trPr>
          <w:trHeight w:val="360"/>
        </w:trPr>
        <w:tc>
          <w:tcPr>
            <w:tcW w:w="965" w:type="dxa"/>
            <w:tcBorders>
              <w:top w:val="single" w:sz="4" w:space="0" w:color="auto"/>
              <w:left w:val="nil"/>
              <w:bottom w:val="nil"/>
              <w:right w:val="nil"/>
            </w:tcBorders>
          </w:tcPr>
          <w:p w14:paraId="606996A9" w14:textId="6EB48A46" w:rsidR="0081787B" w:rsidRPr="0081787B" w:rsidRDefault="0081787B" w:rsidP="0081787B">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4DC5AC82" w14:textId="1848B959" w:rsidR="0081787B" w:rsidRPr="0081787B" w:rsidRDefault="0081787B" w:rsidP="0081787B">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3377CC45" w14:textId="18F04505" w:rsidR="0081787B" w:rsidRPr="0081787B" w:rsidRDefault="0081787B" w:rsidP="0081787B">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5E45321" w14:textId="64FC70DE" w:rsidR="0081787B" w:rsidRPr="0081787B" w:rsidRDefault="0081787B" w:rsidP="0081787B">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7355C737" w14:textId="0E9CA78A" w:rsidR="0081787B" w:rsidRPr="0081787B" w:rsidRDefault="0081787B" w:rsidP="0081787B">
            <w:pPr>
              <w:jc w:val="center"/>
              <w:rPr>
                <w:rFonts w:ascii="Times New Roman" w:hAnsi="Times New Roman" w:cs="Times New Roman"/>
                <w:color w:val="000000"/>
              </w:rPr>
            </w:pPr>
            <w:r w:rsidRPr="0081787B">
              <w:rPr>
                <w:rFonts w:ascii="Times New Roman" w:hAnsi="Times New Roman" w:cs="Times New Roman"/>
              </w:rPr>
              <w:t>8.846</w:t>
            </w:r>
          </w:p>
        </w:tc>
        <w:tc>
          <w:tcPr>
            <w:tcW w:w="895" w:type="dxa"/>
            <w:tcBorders>
              <w:top w:val="single" w:sz="4" w:space="0" w:color="auto"/>
              <w:left w:val="nil"/>
              <w:bottom w:val="nil"/>
              <w:right w:val="nil"/>
            </w:tcBorders>
          </w:tcPr>
          <w:p w14:paraId="3CC88BF5" w14:textId="2492A73C" w:rsidR="0081787B" w:rsidRPr="0081787B" w:rsidRDefault="0081787B" w:rsidP="0081787B">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74ADFCF5" w14:textId="402495CD" w:rsidR="0081787B" w:rsidRPr="0081787B" w:rsidRDefault="0081787B" w:rsidP="0081787B">
            <w:pPr>
              <w:jc w:val="center"/>
              <w:rPr>
                <w:rFonts w:ascii="Times New Roman" w:hAnsi="Times New Roman" w:cs="Times New Roman"/>
                <w:color w:val="000000"/>
              </w:rPr>
            </w:pPr>
            <w:r w:rsidRPr="0081787B">
              <w:rPr>
                <w:rFonts w:ascii="Times New Roman" w:hAnsi="Times New Roman" w:cs="Times New Roman"/>
              </w:rPr>
              <w:t>0.631</w:t>
            </w:r>
          </w:p>
        </w:tc>
        <w:tc>
          <w:tcPr>
            <w:tcW w:w="895" w:type="dxa"/>
            <w:tcBorders>
              <w:top w:val="single" w:sz="4" w:space="0" w:color="auto"/>
              <w:left w:val="nil"/>
              <w:bottom w:val="nil"/>
              <w:right w:val="nil"/>
            </w:tcBorders>
          </w:tcPr>
          <w:p w14:paraId="51CE43BB" w14:textId="78EE9147" w:rsidR="0081787B" w:rsidRPr="0081787B" w:rsidRDefault="0081787B" w:rsidP="0081787B">
            <w:pPr>
              <w:jc w:val="center"/>
              <w:rPr>
                <w:rFonts w:ascii="Times New Roman" w:hAnsi="Times New Roman" w:cs="Times New Roman"/>
                <w:color w:val="000000"/>
              </w:rPr>
            </w:pPr>
            <w:r w:rsidRPr="0081787B">
              <w:rPr>
                <w:rFonts w:ascii="Times New Roman" w:hAnsi="Times New Roman" w:cs="Times New Roman"/>
              </w:rPr>
              <w:t>0.761</w:t>
            </w:r>
          </w:p>
        </w:tc>
        <w:tc>
          <w:tcPr>
            <w:tcW w:w="895" w:type="dxa"/>
            <w:tcBorders>
              <w:top w:val="single" w:sz="4" w:space="0" w:color="auto"/>
              <w:left w:val="nil"/>
              <w:bottom w:val="nil"/>
              <w:right w:val="nil"/>
            </w:tcBorders>
          </w:tcPr>
          <w:p w14:paraId="7109392B" w14:textId="379780F9" w:rsidR="0081787B" w:rsidRPr="0081787B" w:rsidRDefault="0081787B" w:rsidP="0081787B">
            <w:pPr>
              <w:jc w:val="center"/>
              <w:rPr>
                <w:rFonts w:ascii="Times New Roman" w:hAnsi="Times New Roman" w:cs="Times New Roman"/>
                <w:color w:val="000000"/>
              </w:rPr>
            </w:pPr>
            <w:r w:rsidRPr="0081787B">
              <w:rPr>
                <w:rFonts w:ascii="Times New Roman" w:hAnsi="Times New Roman" w:cs="Times New Roman"/>
              </w:rPr>
              <w:t>100</w:t>
            </w:r>
          </w:p>
        </w:tc>
      </w:tr>
      <w:tr w:rsidR="0081787B" w:rsidRPr="0081787B" w14:paraId="021BAE76" w14:textId="77777777" w:rsidTr="0081787B">
        <w:trPr>
          <w:trHeight w:val="360"/>
        </w:trPr>
        <w:tc>
          <w:tcPr>
            <w:tcW w:w="965" w:type="dxa"/>
            <w:tcBorders>
              <w:top w:val="nil"/>
              <w:left w:val="nil"/>
              <w:bottom w:val="nil"/>
              <w:right w:val="nil"/>
            </w:tcBorders>
          </w:tcPr>
          <w:p w14:paraId="27BCAF4C"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013BA824" w14:textId="6F14EADD" w:rsidR="0081787B" w:rsidRPr="0081787B" w:rsidRDefault="0081787B" w:rsidP="0081787B">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68AE2E30" w14:textId="0FA502A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7D2EE1B8" w14:textId="07EFEE47" w:rsidR="0081787B" w:rsidRPr="0081787B" w:rsidRDefault="0081787B" w:rsidP="0081787B">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0A9645EF" w14:textId="58E449A0" w:rsidR="0081787B" w:rsidRPr="0081787B" w:rsidRDefault="0081787B" w:rsidP="0081787B">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42059F7E" w14:textId="3E230994" w:rsidR="0081787B" w:rsidRPr="0081787B" w:rsidRDefault="0081787B" w:rsidP="0081787B">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6CC46B0E" w14:textId="0964B898"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464BE076" w14:textId="40411AC2"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67EEE9C1" w14:textId="1A01AE3E"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07BCDC86" w14:textId="77777777" w:rsidTr="0081787B">
        <w:trPr>
          <w:trHeight w:val="360"/>
        </w:trPr>
        <w:tc>
          <w:tcPr>
            <w:tcW w:w="965" w:type="dxa"/>
            <w:tcBorders>
              <w:top w:val="nil"/>
              <w:left w:val="nil"/>
              <w:bottom w:val="nil"/>
              <w:right w:val="nil"/>
            </w:tcBorders>
          </w:tcPr>
          <w:p w14:paraId="1CFC6155"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7B0091F9" w14:textId="2FDEFD2D" w:rsidR="0081787B" w:rsidRPr="0081787B" w:rsidRDefault="0081787B" w:rsidP="0081787B">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5FECE4A2" w14:textId="4F2213D7" w:rsidR="0081787B" w:rsidRPr="0081787B" w:rsidRDefault="0081787B" w:rsidP="0081787B">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1E0C1044" w14:textId="219EF06F" w:rsidR="0081787B" w:rsidRPr="0081787B" w:rsidRDefault="0081787B" w:rsidP="0081787B">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4FD8CC61" w14:textId="1E7143DE" w:rsidR="0081787B" w:rsidRPr="0081787B" w:rsidRDefault="0081787B" w:rsidP="0081787B">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4B25909C" w14:textId="53B9651A" w:rsidR="0081787B" w:rsidRPr="0081787B" w:rsidRDefault="0081787B" w:rsidP="0081787B">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B2995AC" w14:textId="64496AF2"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055FE1FF" w14:textId="52CD006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4A6DA683" w14:textId="637E2758"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6380B800" w14:textId="77777777" w:rsidTr="0081787B">
        <w:trPr>
          <w:trHeight w:val="360"/>
        </w:trPr>
        <w:tc>
          <w:tcPr>
            <w:tcW w:w="965" w:type="dxa"/>
            <w:tcBorders>
              <w:top w:val="nil"/>
              <w:left w:val="nil"/>
              <w:bottom w:val="nil"/>
              <w:right w:val="nil"/>
            </w:tcBorders>
          </w:tcPr>
          <w:p w14:paraId="2FF3BFC4"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7364A59E" w14:textId="3015BE17" w:rsidR="0081787B" w:rsidRPr="0081787B" w:rsidRDefault="0081787B" w:rsidP="0081787B">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77328D4A" w14:textId="68C03AF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6963497D" w14:textId="331DB2AB" w:rsidR="0081787B" w:rsidRPr="0081787B" w:rsidRDefault="0081787B" w:rsidP="0081787B">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2107391F" w14:textId="0B9FDD40" w:rsidR="0081787B" w:rsidRPr="0081787B" w:rsidRDefault="0081787B" w:rsidP="0081787B">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2D2725A4" w14:textId="49196D3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51DBD414" w14:textId="706FAD62"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7963D263" w14:textId="5AC7B92C"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058B18FA" w14:textId="16C94E6C"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106E9B4A" w14:textId="77777777" w:rsidTr="0081787B">
        <w:trPr>
          <w:trHeight w:val="360"/>
        </w:trPr>
        <w:tc>
          <w:tcPr>
            <w:tcW w:w="965" w:type="dxa"/>
            <w:tcBorders>
              <w:top w:val="nil"/>
              <w:left w:val="nil"/>
              <w:bottom w:val="nil"/>
              <w:right w:val="nil"/>
            </w:tcBorders>
          </w:tcPr>
          <w:p w14:paraId="17212868"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6E17CFC2" w14:textId="718BDEA9" w:rsidR="0081787B" w:rsidRPr="0081787B" w:rsidRDefault="0081787B" w:rsidP="0081787B">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228A253D" w14:textId="30507FFD" w:rsidR="0081787B" w:rsidRPr="0081787B" w:rsidRDefault="0081787B" w:rsidP="0081787B">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28C34E08" w14:textId="20F0E30A"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67955D93" w14:textId="1FE5FEEB"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6833B3FB" w14:textId="762EBB2D"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228C8D63" w14:textId="2F44ABC4"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0518C358" w14:textId="2157F76E"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220AB92C" w14:textId="34A17F64"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73E2300C" w14:textId="77777777" w:rsidTr="0081787B">
        <w:trPr>
          <w:trHeight w:val="360"/>
        </w:trPr>
        <w:tc>
          <w:tcPr>
            <w:tcW w:w="965" w:type="dxa"/>
            <w:tcBorders>
              <w:top w:val="nil"/>
              <w:left w:val="nil"/>
              <w:bottom w:val="nil"/>
              <w:right w:val="nil"/>
            </w:tcBorders>
          </w:tcPr>
          <w:p w14:paraId="58C6B27F"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59BA8AB3" w14:textId="64167D35" w:rsidR="0081787B" w:rsidRPr="0081787B" w:rsidRDefault="0081787B" w:rsidP="0081787B">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6467E9B0" w14:textId="7B18C9BB" w:rsidR="0081787B" w:rsidRPr="0081787B" w:rsidRDefault="0081787B" w:rsidP="0081787B">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017CFE07" w14:textId="7A6A477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3329F409" w14:textId="707BAD48" w:rsidR="0081787B" w:rsidRPr="0081787B" w:rsidRDefault="0081787B" w:rsidP="0081787B">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6B83DE86" w14:textId="2D1EB724" w:rsidR="0081787B" w:rsidRPr="0081787B" w:rsidRDefault="0081787B" w:rsidP="0081787B">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CFCBD8B" w14:textId="4483147D"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47004D4B" w14:textId="23958FD4"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71A2213E" w14:textId="21B57FD3"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41EDF5C3" w14:textId="77777777" w:rsidTr="0081787B">
        <w:trPr>
          <w:trHeight w:val="360"/>
        </w:trPr>
        <w:tc>
          <w:tcPr>
            <w:tcW w:w="965" w:type="dxa"/>
            <w:tcBorders>
              <w:top w:val="nil"/>
              <w:left w:val="nil"/>
              <w:bottom w:val="nil"/>
              <w:right w:val="nil"/>
            </w:tcBorders>
          </w:tcPr>
          <w:p w14:paraId="6DA7A1B4"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52F35F37" w14:textId="4897E242" w:rsidR="0081787B" w:rsidRPr="0081787B" w:rsidRDefault="0081787B" w:rsidP="0081787B">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5D989F50" w14:textId="13F8A32F"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324B434" w14:textId="3C4D25AB"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7221F732" w14:textId="1701A5A9" w:rsidR="0081787B" w:rsidRPr="0081787B" w:rsidRDefault="0081787B" w:rsidP="0081787B">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1C151DDF" w14:textId="021753FE" w:rsidR="0081787B" w:rsidRPr="0081787B" w:rsidRDefault="0081787B" w:rsidP="0081787B">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7127AC48" w14:textId="5117C2EC"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1A092FCF" w14:textId="1719CCEE"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6D7BD02B" w14:textId="1058F0BA"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589D319D" w14:textId="77777777" w:rsidTr="0081787B">
        <w:trPr>
          <w:trHeight w:val="360"/>
        </w:trPr>
        <w:tc>
          <w:tcPr>
            <w:tcW w:w="965" w:type="dxa"/>
            <w:tcBorders>
              <w:top w:val="nil"/>
              <w:left w:val="nil"/>
              <w:bottom w:val="nil"/>
              <w:right w:val="nil"/>
            </w:tcBorders>
          </w:tcPr>
          <w:p w14:paraId="726E45E1"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0B7BCF03" w14:textId="107F740E" w:rsidR="0081787B" w:rsidRPr="0081787B" w:rsidRDefault="0081787B" w:rsidP="0081787B">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27C16CC0" w14:textId="3DED4E8A" w:rsidR="0081787B" w:rsidRPr="0081787B" w:rsidRDefault="0081787B" w:rsidP="0081787B">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275C03E" w14:textId="759CFC4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3A5CD0BB" w14:textId="12B120C9" w:rsidR="0081787B" w:rsidRPr="0081787B" w:rsidRDefault="0081787B" w:rsidP="0081787B">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15C07758" w14:textId="26FC5EC4" w:rsidR="0081787B" w:rsidRPr="0081787B" w:rsidRDefault="0081787B" w:rsidP="0081787B">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13AF238B" w14:textId="4C3EE7FD"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40F3444B" w14:textId="2CC869EE"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4F8FBEF2" w14:textId="25B11AD4"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73808080" w14:textId="77777777" w:rsidTr="0081787B">
        <w:trPr>
          <w:trHeight w:val="360"/>
        </w:trPr>
        <w:tc>
          <w:tcPr>
            <w:tcW w:w="965" w:type="dxa"/>
            <w:tcBorders>
              <w:top w:val="nil"/>
              <w:left w:val="nil"/>
              <w:bottom w:val="nil"/>
              <w:right w:val="nil"/>
            </w:tcBorders>
          </w:tcPr>
          <w:p w14:paraId="47E5C39D"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548E3F24" w14:textId="5339CB3A" w:rsidR="0081787B" w:rsidRPr="0081787B" w:rsidRDefault="0081787B" w:rsidP="0081787B">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70193180" w14:textId="1FA10015" w:rsidR="0081787B" w:rsidRPr="0081787B" w:rsidRDefault="0081787B" w:rsidP="0081787B">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118CEB25" w14:textId="7EA5192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6625B6CB" w14:textId="143EB8B0" w:rsidR="0081787B" w:rsidRPr="0081787B" w:rsidRDefault="0081787B" w:rsidP="0081787B">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4FE2671B" w14:textId="43B50AF6" w:rsidR="0081787B" w:rsidRPr="0081787B" w:rsidRDefault="0081787B" w:rsidP="0081787B">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3B9A5D16" w14:textId="226B13BC"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2BF1EC83" w14:textId="4AB2060A"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7B0B170E" w14:textId="20DF51A7"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464B0486" w14:textId="77777777" w:rsidTr="0081787B">
        <w:trPr>
          <w:trHeight w:val="360"/>
        </w:trPr>
        <w:tc>
          <w:tcPr>
            <w:tcW w:w="965" w:type="dxa"/>
            <w:tcBorders>
              <w:top w:val="nil"/>
              <w:left w:val="nil"/>
              <w:bottom w:val="nil"/>
              <w:right w:val="nil"/>
            </w:tcBorders>
          </w:tcPr>
          <w:p w14:paraId="76833076"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21E70419" w14:textId="3143E88F" w:rsidR="0081787B" w:rsidRPr="0081787B" w:rsidRDefault="0081787B" w:rsidP="0081787B">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3694F5D8" w14:textId="747A58CC" w:rsidR="0081787B" w:rsidRPr="0081787B" w:rsidRDefault="0081787B" w:rsidP="0081787B">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0BA8333E" w14:textId="5C39238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4EC287D9" w14:textId="72FB099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17E25DC3" w14:textId="7002251C" w:rsidR="0081787B" w:rsidRPr="0081787B" w:rsidRDefault="0081787B" w:rsidP="0081787B">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6233B1B8" w14:textId="1CEF2C6B"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7435BC4D" w14:textId="5AC2FCF5"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4C85DBB8" w14:textId="11FD444B"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28719985" w14:textId="77777777" w:rsidTr="0081787B">
        <w:trPr>
          <w:trHeight w:val="360"/>
        </w:trPr>
        <w:tc>
          <w:tcPr>
            <w:tcW w:w="965" w:type="dxa"/>
            <w:tcBorders>
              <w:top w:val="nil"/>
              <w:left w:val="nil"/>
              <w:bottom w:val="nil"/>
              <w:right w:val="nil"/>
            </w:tcBorders>
          </w:tcPr>
          <w:p w14:paraId="55B88C46" w14:textId="77777777" w:rsidR="0081787B" w:rsidRPr="0081787B" w:rsidRDefault="0081787B" w:rsidP="0081787B">
            <w:pPr>
              <w:rPr>
                <w:rFonts w:ascii="Times New Roman" w:hAnsi="Times New Roman" w:cs="Times New Roman"/>
              </w:rPr>
            </w:pPr>
          </w:p>
        </w:tc>
        <w:tc>
          <w:tcPr>
            <w:tcW w:w="2270" w:type="dxa"/>
            <w:tcBorders>
              <w:top w:val="nil"/>
              <w:left w:val="nil"/>
              <w:bottom w:val="nil"/>
              <w:right w:val="nil"/>
            </w:tcBorders>
          </w:tcPr>
          <w:p w14:paraId="5C1FCADD" w14:textId="5621CF0B" w:rsidR="0081787B" w:rsidRPr="0081787B" w:rsidRDefault="0081787B" w:rsidP="0081787B">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4AB66B95" w14:textId="200DD1DF" w:rsidR="0081787B" w:rsidRPr="0081787B" w:rsidRDefault="0081787B" w:rsidP="0081787B">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534A112A" w14:textId="2118A4F9"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5B815086" w14:textId="72B0583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0AFAFD79" w14:textId="5989C3BB" w:rsidR="0081787B" w:rsidRPr="0081787B" w:rsidRDefault="0081787B" w:rsidP="0081787B">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9DAC7CC" w14:textId="0A978C16"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392FC9D5" w14:textId="77B115CC"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795EB95B" w14:textId="50EFEF28"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74DBAFEA" w14:textId="77777777" w:rsidTr="0081787B">
        <w:trPr>
          <w:trHeight w:val="360"/>
        </w:trPr>
        <w:tc>
          <w:tcPr>
            <w:tcW w:w="965" w:type="dxa"/>
            <w:tcBorders>
              <w:top w:val="nil"/>
              <w:left w:val="nil"/>
              <w:bottom w:val="nil"/>
              <w:right w:val="nil"/>
            </w:tcBorders>
          </w:tcPr>
          <w:p w14:paraId="6EDF8025" w14:textId="3F23BE50" w:rsidR="0081787B" w:rsidRPr="0081787B" w:rsidRDefault="0081787B" w:rsidP="0081787B">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91B50F2" w14:textId="5935D3C6" w:rsidR="0081787B" w:rsidRPr="0081787B" w:rsidRDefault="0081787B" w:rsidP="0081787B">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17FD0E49" w14:textId="7ED46E3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6219CD1A" w14:textId="715946E4" w:rsidR="0081787B" w:rsidRPr="0081787B" w:rsidRDefault="0081787B" w:rsidP="0081787B">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12DE3C55" w14:textId="1D7DF7E6" w:rsidR="0081787B" w:rsidRPr="0081787B" w:rsidRDefault="0081787B" w:rsidP="0081787B">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72BD5334" w14:textId="6F3B8B64" w:rsidR="0081787B" w:rsidRPr="0081787B" w:rsidRDefault="0081787B" w:rsidP="0081787B">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642DF949" w14:textId="18D9E733"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52C1480D" w14:textId="3116FB10"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5BF5EF17" w14:textId="7A470FA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0157150B" w14:textId="77777777" w:rsidTr="0081787B">
        <w:trPr>
          <w:trHeight w:val="360"/>
        </w:trPr>
        <w:tc>
          <w:tcPr>
            <w:tcW w:w="965" w:type="dxa"/>
            <w:tcBorders>
              <w:top w:val="nil"/>
              <w:left w:val="nil"/>
              <w:bottom w:val="single" w:sz="4" w:space="0" w:color="auto"/>
              <w:right w:val="nil"/>
            </w:tcBorders>
          </w:tcPr>
          <w:p w14:paraId="3D606EA4" w14:textId="77777777" w:rsidR="0081787B" w:rsidRPr="0081787B" w:rsidRDefault="0081787B" w:rsidP="0081787B">
            <w:pPr>
              <w:rPr>
                <w:rFonts w:ascii="Times New Roman" w:hAnsi="Times New Roman" w:cs="Times New Roman"/>
              </w:rPr>
            </w:pPr>
          </w:p>
        </w:tc>
        <w:tc>
          <w:tcPr>
            <w:tcW w:w="2270" w:type="dxa"/>
            <w:tcBorders>
              <w:top w:val="nil"/>
              <w:left w:val="nil"/>
              <w:bottom w:val="single" w:sz="4" w:space="0" w:color="auto"/>
              <w:right w:val="nil"/>
            </w:tcBorders>
          </w:tcPr>
          <w:p w14:paraId="2AF8A39D" w14:textId="239DBAE9" w:rsidR="0081787B" w:rsidRPr="0081787B" w:rsidRDefault="0081787B" w:rsidP="0081787B">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1FA97E67" w14:textId="4030D670" w:rsidR="0081787B" w:rsidRPr="0081787B" w:rsidRDefault="0081787B" w:rsidP="0081787B">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4462EA05" w14:textId="7797C01C" w:rsidR="0081787B" w:rsidRPr="0081787B" w:rsidRDefault="0081787B" w:rsidP="0081787B">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21B888ED" w14:textId="2D4197E6" w:rsidR="0081787B" w:rsidRPr="0081787B" w:rsidRDefault="0081787B" w:rsidP="0081787B">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3F69AE09" w14:textId="1CE8ABEA" w:rsidR="0081787B" w:rsidRPr="0081787B" w:rsidRDefault="0081787B" w:rsidP="0081787B">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5446631D" w14:textId="1FBE4663"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2B553331" w14:textId="2B988F70" w:rsidR="0081787B" w:rsidRPr="0081787B" w:rsidRDefault="0081787B" w:rsidP="0081787B">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7E99A89A" w14:textId="670D1C11" w:rsidR="0081787B" w:rsidRPr="0081787B" w:rsidRDefault="0081787B" w:rsidP="0081787B">
            <w:pPr>
              <w:jc w:val="center"/>
              <w:rPr>
                <w:rFonts w:ascii="Times New Roman" w:hAnsi="Times New Roman" w:cs="Times New Roman"/>
              </w:rPr>
            </w:pPr>
            <w:r w:rsidRPr="0081787B">
              <w:rPr>
                <w:rFonts w:ascii="Times New Roman" w:hAnsi="Times New Roman" w:cs="Times New Roman"/>
              </w:rPr>
              <w:t>100</w:t>
            </w:r>
          </w:p>
        </w:tc>
      </w:tr>
      <w:tr w:rsidR="0081787B" w:rsidRPr="0081787B" w14:paraId="7F82B29E" w14:textId="77777777" w:rsidTr="00C76284">
        <w:trPr>
          <w:trHeight w:val="492"/>
        </w:trPr>
        <w:tc>
          <w:tcPr>
            <w:tcW w:w="9500" w:type="dxa"/>
            <w:gridSpan w:val="9"/>
            <w:tcBorders>
              <w:left w:val="nil"/>
              <w:bottom w:val="nil"/>
              <w:right w:val="nil"/>
            </w:tcBorders>
          </w:tcPr>
          <w:p w14:paraId="74CCB038" w14:textId="77777777" w:rsidR="0081787B" w:rsidRDefault="0081787B" w:rsidP="0081787B">
            <w:pPr>
              <w:rPr>
                <w:rFonts w:ascii="Times New Roman" w:hAnsi="Times New Roman" w:cs="Times New Roman"/>
              </w:rPr>
            </w:pPr>
            <w:r w:rsidRPr="0081787B">
              <w:rPr>
                <w:rFonts w:ascii="Times New Roman" w:hAnsi="Times New Roman" w:cs="Times New Roman"/>
              </w:rPr>
              <w:t xml:space="preserve">N = sample size. </w:t>
            </w:r>
          </w:p>
          <w:p w14:paraId="6899042C" w14:textId="77777777" w:rsidR="0081787B" w:rsidRPr="0081787B" w:rsidRDefault="0081787B" w:rsidP="0081787B">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5141F003" w14:textId="77777777" w:rsidR="0081787B" w:rsidRPr="0081787B" w:rsidRDefault="0081787B" w:rsidP="0081787B">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69A18FBC" w14:textId="77777777" w:rsidR="0081787B" w:rsidRPr="0081787B" w:rsidRDefault="0081787B" w:rsidP="0081787B">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761407AB" w14:textId="77777777" w:rsidR="0081787B" w:rsidRPr="0081787B" w:rsidRDefault="0081787B" w:rsidP="0081787B">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79772C4B" w14:textId="77777777" w:rsidR="0081787B" w:rsidRPr="0081787B" w:rsidRDefault="0081787B" w:rsidP="0081787B">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6AC6A9B" w14:textId="6BEB3F24" w:rsidR="0081787B" w:rsidRPr="0081787B" w:rsidRDefault="0081787B" w:rsidP="0081787B">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65C9AC33" w14:textId="77777777" w:rsidR="004B4B74" w:rsidRDefault="004B4B74" w:rsidP="004B4B74">
      <w:pPr>
        <w:spacing w:line="480" w:lineRule="auto"/>
        <w:rPr>
          <w:ins w:id="18" w:author="amandacoenfry@gmail.com" w:date="2021-01-17T16:29:00Z"/>
          <w:rFonts w:ascii="Times New Roman" w:hAnsi="Times New Roman" w:cs="Times New Roman"/>
        </w:rPr>
      </w:pPr>
    </w:p>
    <w:p w14:paraId="6F6368ED" w14:textId="77777777" w:rsidR="004B4B74" w:rsidRPr="004B4B74" w:rsidRDefault="004B4B74" w:rsidP="004B4B74">
      <w:pPr>
        <w:spacing w:line="480" w:lineRule="auto"/>
        <w:rPr>
          <w:ins w:id="19" w:author="amandacoenfry@gmail.com" w:date="2021-01-17T16:27:00Z"/>
          <w:rFonts w:ascii="Times New Roman" w:hAnsi="Times New Roman" w:cs="Times New Roman"/>
        </w:rPr>
      </w:pPr>
    </w:p>
    <w:p w14:paraId="4E15DCB5" w14:textId="77777777" w:rsidR="004B4B74" w:rsidRPr="00A30917" w:rsidRDefault="004B4B74" w:rsidP="001F3C25">
      <w:pPr>
        <w:spacing w:line="480" w:lineRule="auto"/>
        <w:rPr>
          <w:rFonts w:ascii="Times New Roman" w:hAnsi="Times New Roman" w:cs="Times New Roman"/>
        </w:rPr>
      </w:pPr>
    </w:p>
    <w:sectPr w:rsidR="004B4B74"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 Elise Coen" w:date="2021-01-16T12:19:00Z" w:initials="AEC">
    <w:p w14:paraId="363B5303" w14:textId="03116368" w:rsidR="00824FBF" w:rsidRDefault="00824FBF">
      <w:pPr>
        <w:pStyle w:val="CommentText"/>
      </w:pPr>
      <w:r>
        <w:rPr>
          <w:rStyle w:val="CommentReference"/>
        </w:rPr>
        <w:annotationRef/>
      </w:r>
      <w:r>
        <w:t>Check that this reference still holds</w:t>
      </w:r>
    </w:p>
  </w:comment>
  <w:comment w:id="1" w:author="Amanda Elise Coen" w:date="2021-01-16T12:53:00Z" w:initials="AEC">
    <w:p w14:paraId="44823277" w14:textId="0B7EA5AA" w:rsidR="00614044" w:rsidRDefault="00614044">
      <w:pPr>
        <w:pStyle w:val="CommentText"/>
      </w:pPr>
      <w:r>
        <w:rPr>
          <w:rStyle w:val="CommentReference"/>
        </w:rPr>
        <w:annotationRef/>
      </w:r>
      <w:r>
        <w:t>Where?</w:t>
      </w:r>
    </w:p>
  </w:comment>
  <w:comment w:id="2" w:author="Amanda Elise Coen" w:date="2021-01-16T16:46:00Z" w:initials="AEC">
    <w:p w14:paraId="331E0423" w14:textId="525B4993" w:rsidR="003528A8" w:rsidRDefault="003528A8">
      <w:pPr>
        <w:pStyle w:val="CommentText"/>
      </w:pPr>
      <w:r>
        <w:rPr>
          <w:rStyle w:val="CommentReference"/>
        </w:rPr>
        <w:annotationRef/>
      </w:r>
      <w:r>
        <w:t>Check refs including Lombardi 2017</w:t>
      </w:r>
    </w:p>
  </w:comment>
  <w:comment w:id="3" w:author="amandacoenfry@gmail.com" w:date="2021-01-14T13:05:00Z" w:initials="a">
    <w:p w14:paraId="1DA9BBAA" w14:textId="7C38A48F" w:rsidR="00BF0E04" w:rsidRDefault="00BF0E04">
      <w:pPr>
        <w:pStyle w:val="CommentText"/>
      </w:pPr>
      <w:r>
        <w:rPr>
          <w:rStyle w:val="CommentReference"/>
        </w:rPr>
        <w:annotationRef/>
      </w:r>
      <w:r>
        <w:t>Confirm this is the current package</w:t>
      </w:r>
    </w:p>
  </w:comment>
  <w:comment w:id="4" w:author="Amanda Elise Coen" w:date="2021-01-16T17:02:00Z" w:initials="AEC">
    <w:p w14:paraId="75CC11B5" w14:textId="5CCB1312" w:rsidR="009205B2" w:rsidRDefault="009205B2">
      <w:pPr>
        <w:pStyle w:val="CommentText"/>
      </w:pPr>
      <w:r>
        <w:rPr>
          <w:rStyle w:val="CommentReference"/>
        </w:rPr>
        <w:annotationRef/>
      </w:r>
      <w:r>
        <w:t xml:space="preserve">Need to input AADT GIS file source from </w:t>
      </w:r>
      <w:proofErr w:type="spellStart"/>
      <w:r>
        <w:t>Clatrans</w:t>
      </w:r>
      <w:proofErr w:type="spellEnd"/>
    </w:p>
  </w:comment>
  <w:comment w:id="5" w:author="Amanda Elise Coen" w:date="2021-01-14T17:45:00Z" w:initials="AEC">
    <w:p w14:paraId="42C67F37" w14:textId="0DE30B35" w:rsidR="00A10425" w:rsidRDefault="00A10425">
      <w:pPr>
        <w:pStyle w:val="CommentText"/>
      </w:pPr>
      <w:r>
        <w:rPr>
          <w:rStyle w:val="CommentReference"/>
        </w:rPr>
        <w:annotationRef/>
      </w:r>
      <w:r>
        <w:t>Try a different word</w:t>
      </w:r>
    </w:p>
  </w:comment>
  <w:comment w:id="6" w:author="Amanda Elise Coen" w:date="2021-01-16T17:23:00Z" w:initials="AEC">
    <w:p w14:paraId="5DB0109E" w14:textId="32356A0D" w:rsidR="00AD3864" w:rsidRDefault="00AD3864">
      <w:pPr>
        <w:pStyle w:val="CommentText"/>
      </w:pPr>
      <w:r>
        <w:rPr>
          <w:rStyle w:val="CommentReference"/>
        </w:rPr>
        <w:annotationRef/>
      </w:r>
      <w:r>
        <w:t xml:space="preserve">Copied and pasted from Report 2, </w:t>
      </w:r>
      <w:proofErr w:type="gramStart"/>
      <w:r>
        <w:t>drop</w:t>
      </w:r>
      <w:proofErr w:type="gramEnd"/>
      <w:r>
        <w:t xml:space="preserve"> or include citation for report 2 as well?</w:t>
      </w:r>
    </w:p>
  </w:comment>
  <w:comment w:id="7" w:author="Amanda Elise Coen" w:date="2021-01-16T17:37:00Z" w:initials="AEC">
    <w:p w14:paraId="6D2FB32F" w14:textId="69104CC2" w:rsidR="008562D7" w:rsidRDefault="0083747A">
      <w:pPr>
        <w:pStyle w:val="CommentText"/>
      </w:pPr>
      <w:r>
        <w:t>201</w:t>
      </w:r>
      <w:r w:rsidR="008562D7">
        <w:t>5 or 2016?</w:t>
      </w:r>
    </w:p>
  </w:comment>
  <w:comment w:id="8" w:author="Amanda Elise Coen" w:date="2021-01-16T17:45:00Z" w:initials="AEC">
    <w:p w14:paraId="05008CD3" w14:textId="5FC07B99" w:rsidR="00194467" w:rsidRDefault="00194467">
      <w:pPr>
        <w:pStyle w:val="CommentText"/>
      </w:pPr>
      <w:r>
        <w:rPr>
          <w:rStyle w:val="CommentReference"/>
        </w:rPr>
        <w:annotationRef/>
      </w:r>
      <w:r>
        <w:t>Confirm correct</w:t>
      </w:r>
    </w:p>
  </w:comment>
  <w:comment w:id="10" w:author="Amanda Elise Coen" w:date="2021-01-17T11:48:00Z" w:initials="AEC">
    <w:p w14:paraId="702FB06D" w14:textId="51FCEC44" w:rsidR="00F92908" w:rsidRDefault="00F92908">
      <w:pPr>
        <w:pStyle w:val="CommentText"/>
      </w:pPr>
      <w:r>
        <w:rPr>
          <w:rStyle w:val="CommentReference"/>
        </w:rPr>
        <w:annotationRef/>
      </w:r>
      <w:r w:rsidRPr="00F92908">
        <w:t>https://cahighways.org/itypes.htm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3B5303" w15:done="0"/>
  <w15:commentEx w15:paraId="44823277" w15:done="0"/>
  <w15:commentEx w15:paraId="331E0423" w15:done="0"/>
  <w15:commentEx w15:paraId="1DA9BBAA" w15:done="0"/>
  <w15:commentEx w15:paraId="75CC11B5" w15:done="0"/>
  <w15:commentEx w15:paraId="42C67F37" w15:done="0"/>
  <w15:commentEx w15:paraId="5DB0109E" w15:done="0"/>
  <w15:commentEx w15:paraId="6D2FB32F" w15:done="0"/>
  <w15:commentEx w15:paraId="05008CD3" w15:done="0"/>
  <w15:commentEx w15:paraId="702FB0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D5869" w16cex:dateUtc="2021-01-16T20:19:00Z"/>
  <w16cex:commentExtensible w16cex:durableId="23AD603E" w16cex:dateUtc="2021-01-16T20:53:00Z"/>
  <w16cex:commentExtensible w16cex:durableId="23AD96CD" w16cex:dateUtc="2021-01-17T00:46:00Z"/>
  <w16cex:commentExtensible w16cex:durableId="23AD9A9E" w16cex:dateUtc="2021-01-17T01:02:00Z"/>
  <w16cex:commentExtensible w16cex:durableId="23AB01B4" w16cex:dateUtc="2021-01-15T01:45:00Z"/>
  <w16cex:commentExtensible w16cex:durableId="23AD9F9E" w16cex:dateUtc="2021-01-17T01:23:00Z"/>
  <w16cex:commentExtensible w16cex:durableId="23ADA2E5" w16cex:dateUtc="2021-01-17T01:37:00Z"/>
  <w16cex:commentExtensible w16cex:durableId="23ADA4B8" w16cex:dateUtc="2021-01-17T01:45:00Z"/>
  <w16cex:commentExtensible w16cex:durableId="23AEA29C" w16cex:dateUtc="2021-01-17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3B5303" w16cid:durableId="23AD5869"/>
  <w16cid:commentId w16cid:paraId="44823277" w16cid:durableId="23AD603E"/>
  <w16cid:commentId w16cid:paraId="331E0423" w16cid:durableId="23AD96CD"/>
  <w16cid:commentId w16cid:paraId="1DA9BBAA" w16cid:durableId="23AAC028"/>
  <w16cid:commentId w16cid:paraId="75CC11B5" w16cid:durableId="23AD9A9E"/>
  <w16cid:commentId w16cid:paraId="42C67F37" w16cid:durableId="23AB01B4"/>
  <w16cid:commentId w16cid:paraId="5DB0109E" w16cid:durableId="23AD9F9E"/>
  <w16cid:commentId w16cid:paraId="6D2FB32F" w16cid:durableId="23ADA2E5"/>
  <w16cid:commentId w16cid:paraId="05008CD3" w16cid:durableId="23ADA4B8"/>
  <w16cid:commentId w16cid:paraId="702FB06D" w16cid:durableId="23AEA2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 Elise Coen">
    <w15:presenceInfo w15:providerId="AD" w15:userId="S::aecoen@ucdavis.edu::a590c986-fefe-4814-b72a-cf719de5f935"/>
  </w15:person>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9600C"/>
    <w:rsid w:val="000B2FF0"/>
    <w:rsid w:val="000D3D14"/>
    <w:rsid w:val="001078BF"/>
    <w:rsid w:val="00114875"/>
    <w:rsid w:val="00130C43"/>
    <w:rsid w:val="001526D9"/>
    <w:rsid w:val="00177F05"/>
    <w:rsid w:val="00194467"/>
    <w:rsid w:val="001A17D7"/>
    <w:rsid w:val="001D2764"/>
    <w:rsid w:val="001D2B56"/>
    <w:rsid w:val="001D6D1F"/>
    <w:rsid w:val="001E0FA4"/>
    <w:rsid w:val="001F3C25"/>
    <w:rsid w:val="001F484C"/>
    <w:rsid w:val="00216C67"/>
    <w:rsid w:val="00250F74"/>
    <w:rsid w:val="00272894"/>
    <w:rsid w:val="002B4E2B"/>
    <w:rsid w:val="00303046"/>
    <w:rsid w:val="00313DE8"/>
    <w:rsid w:val="003528A8"/>
    <w:rsid w:val="003D02F0"/>
    <w:rsid w:val="003E1F53"/>
    <w:rsid w:val="003F4373"/>
    <w:rsid w:val="004101C4"/>
    <w:rsid w:val="00413780"/>
    <w:rsid w:val="00417652"/>
    <w:rsid w:val="004178EC"/>
    <w:rsid w:val="004607FF"/>
    <w:rsid w:val="004625F6"/>
    <w:rsid w:val="00491375"/>
    <w:rsid w:val="00493F27"/>
    <w:rsid w:val="004A6E9D"/>
    <w:rsid w:val="004B4B74"/>
    <w:rsid w:val="004C01AA"/>
    <w:rsid w:val="004D12BE"/>
    <w:rsid w:val="00506225"/>
    <w:rsid w:val="005178A3"/>
    <w:rsid w:val="005355BB"/>
    <w:rsid w:val="00545147"/>
    <w:rsid w:val="005544BF"/>
    <w:rsid w:val="00574236"/>
    <w:rsid w:val="005B2012"/>
    <w:rsid w:val="005C0CF8"/>
    <w:rsid w:val="005E155D"/>
    <w:rsid w:val="005F3206"/>
    <w:rsid w:val="0060732D"/>
    <w:rsid w:val="00607F08"/>
    <w:rsid w:val="00614044"/>
    <w:rsid w:val="00683EFF"/>
    <w:rsid w:val="00691FAD"/>
    <w:rsid w:val="006A1832"/>
    <w:rsid w:val="006A72C7"/>
    <w:rsid w:val="006B2C55"/>
    <w:rsid w:val="006C3C37"/>
    <w:rsid w:val="006D304B"/>
    <w:rsid w:val="006D76BC"/>
    <w:rsid w:val="00703DBF"/>
    <w:rsid w:val="00707500"/>
    <w:rsid w:val="00715F16"/>
    <w:rsid w:val="00720FBF"/>
    <w:rsid w:val="0075260A"/>
    <w:rsid w:val="00784432"/>
    <w:rsid w:val="007E193F"/>
    <w:rsid w:val="00807E35"/>
    <w:rsid w:val="0081787B"/>
    <w:rsid w:val="00824FBF"/>
    <w:rsid w:val="00835A95"/>
    <w:rsid w:val="0083747A"/>
    <w:rsid w:val="008562D7"/>
    <w:rsid w:val="008575D6"/>
    <w:rsid w:val="008710DC"/>
    <w:rsid w:val="00885629"/>
    <w:rsid w:val="00890CFE"/>
    <w:rsid w:val="008C6B70"/>
    <w:rsid w:val="008D54A9"/>
    <w:rsid w:val="008E78AF"/>
    <w:rsid w:val="00901F58"/>
    <w:rsid w:val="00906D77"/>
    <w:rsid w:val="00915515"/>
    <w:rsid w:val="009205B2"/>
    <w:rsid w:val="00925772"/>
    <w:rsid w:val="009767E1"/>
    <w:rsid w:val="009A171A"/>
    <w:rsid w:val="009E5683"/>
    <w:rsid w:val="00A10425"/>
    <w:rsid w:val="00A17BAE"/>
    <w:rsid w:val="00A30917"/>
    <w:rsid w:val="00A62C10"/>
    <w:rsid w:val="00A6740F"/>
    <w:rsid w:val="00A722FA"/>
    <w:rsid w:val="00A95417"/>
    <w:rsid w:val="00A968AF"/>
    <w:rsid w:val="00A96F0C"/>
    <w:rsid w:val="00A97E7A"/>
    <w:rsid w:val="00AA6BEB"/>
    <w:rsid w:val="00AB434E"/>
    <w:rsid w:val="00AC421D"/>
    <w:rsid w:val="00AD3864"/>
    <w:rsid w:val="00AF3EF9"/>
    <w:rsid w:val="00B31776"/>
    <w:rsid w:val="00B41422"/>
    <w:rsid w:val="00B45E2C"/>
    <w:rsid w:val="00B72AC6"/>
    <w:rsid w:val="00B94B0C"/>
    <w:rsid w:val="00BD0AC0"/>
    <w:rsid w:val="00BF0817"/>
    <w:rsid w:val="00BF0E04"/>
    <w:rsid w:val="00C11E44"/>
    <w:rsid w:val="00C26EA3"/>
    <w:rsid w:val="00C53D96"/>
    <w:rsid w:val="00C76284"/>
    <w:rsid w:val="00C9315C"/>
    <w:rsid w:val="00CB6029"/>
    <w:rsid w:val="00CE13E6"/>
    <w:rsid w:val="00CF0F1F"/>
    <w:rsid w:val="00CF330F"/>
    <w:rsid w:val="00D3643D"/>
    <w:rsid w:val="00D41E18"/>
    <w:rsid w:val="00D47582"/>
    <w:rsid w:val="00D73C2D"/>
    <w:rsid w:val="00DA7540"/>
    <w:rsid w:val="00DB5ABB"/>
    <w:rsid w:val="00DD3EEE"/>
    <w:rsid w:val="00DD7067"/>
    <w:rsid w:val="00DF27EB"/>
    <w:rsid w:val="00E1268C"/>
    <w:rsid w:val="00E15216"/>
    <w:rsid w:val="00E20DD4"/>
    <w:rsid w:val="00EB076A"/>
    <w:rsid w:val="00EB0EE5"/>
    <w:rsid w:val="00EC0DCA"/>
    <w:rsid w:val="00EF570E"/>
    <w:rsid w:val="00F04F53"/>
    <w:rsid w:val="00F44DB7"/>
    <w:rsid w:val="00F50C30"/>
    <w:rsid w:val="00F63FD5"/>
    <w:rsid w:val="00F722DA"/>
    <w:rsid w:val="00F92908"/>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3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20</TotalTime>
  <Pages>15</Pages>
  <Words>5050</Words>
  <Characters>2878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86</cp:revision>
  <cp:lastPrinted>2020-12-17T00:29:00Z</cp:lastPrinted>
  <dcterms:created xsi:type="dcterms:W3CDTF">2020-12-17T00:28:00Z</dcterms:created>
  <dcterms:modified xsi:type="dcterms:W3CDTF">2021-01-18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ies>
</file>